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0AA39FB8" w14:textId="77777777"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as well as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4E56D5">
        <w:t>Due to the fact there is no direct link between metabolic rates in endotherms,</w:t>
      </w:r>
      <w:r w:rsidR="00304402">
        <w:t xml:space="preserve"> it is widely assumed that </w:t>
      </w:r>
      <w:r w:rsidR="00304402" w:rsidRPr="007C2A70">
        <w:t>climate change will not affect interactions between endothermic predators and prey</w:t>
      </w:r>
      <w:r w:rsidR="004E56D5">
        <w:t xml:space="preserve"> and temperature. </w:t>
      </w:r>
    </w:p>
    <w:p w14:paraId="180B08CB" w14:textId="5472353C" w:rsidR="004E56D5" w:rsidRDefault="005E1687" w:rsidP="00AB0D46">
      <w:pPr>
        <w:pStyle w:val="ListParagraph"/>
        <w:numPr>
          <w:ilvl w:val="0"/>
          <w:numId w:val="13"/>
        </w:numPr>
      </w:pPr>
      <w:r>
        <w:t>A variety of endotherms change their habitat use and behaviour at high temperatures, however, and chases generate metabolic heat, which larger-bodied endotherms may be less able to dissipate, causing them to move more slowly at high ambient temperatures.</w:t>
      </w:r>
    </w:p>
    <w:p w14:paraId="1C4A4B2A" w14:textId="7A8CE5F6" w:rsidR="004E56D5" w:rsidRDefault="004E56D5" w:rsidP="004E56D5">
      <w:pPr>
        <w:pStyle w:val="ListParagraph"/>
        <w:numPr>
          <w:ilvl w:val="0"/>
          <w:numId w:val="13"/>
        </w:numPr>
      </w:pPr>
      <w:r>
        <w:t xml:space="preserve">We aimed to investigate how ambient temperature impacts predator-prey interactions in a three species system made up of one predator species, the African wild dog </w:t>
      </w:r>
      <w:r w:rsidRPr="007C2A70">
        <w:t>(</w:t>
      </w:r>
      <w:r w:rsidRPr="004E56D5">
        <w:rPr>
          <w:i/>
          <w:iCs/>
        </w:rPr>
        <w:t>Lycaon pictus</w:t>
      </w:r>
      <w:r w:rsidRPr="007C2A70">
        <w:t>)</w:t>
      </w:r>
      <w:r>
        <w:t>, and two prey species, dikdik</w:t>
      </w:r>
      <w:r w:rsidRPr="007C2A70">
        <w:t xml:space="preserve"> (</w:t>
      </w:r>
      <w:r w:rsidRPr="004E56D5">
        <w:rPr>
          <w:i/>
          <w:iCs/>
        </w:rPr>
        <w:t xml:space="preserve">Madoqua </w:t>
      </w:r>
      <w:proofErr w:type="spellStart"/>
      <w:r w:rsidRPr="004E56D5">
        <w:rPr>
          <w:i/>
          <w:iCs/>
        </w:rPr>
        <w:t>guentheri</w:t>
      </w:r>
      <w:proofErr w:type="spellEnd"/>
      <w:r w:rsidRPr="007C2A70">
        <w:t>)</w:t>
      </w:r>
      <w:r>
        <w:t xml:space="preserve"> and  </w:t>
      </w:r>
      <w:r w:rsidRPr="007C2A70">
        <w:t>impala, (</w:t>
      </w:r>
      <w:r w:rsidRPr="004E56D5">
        <w:rPr>
          <w:i/>
          <w:iCs/>
        </w:rPr>
        <w:t>Aepyceros melampus</w:t>
      </w:r>
      <w:r w:rsidRPr="007C2A70">
        <w:t>)</w:t>
      </w:r>
      <w:r>
        <w:t>.</w:t>
      </w:r>
      <w:r w:rsidRPr="007C2A70">
        <w:t xml:space="preserve"> </w:t>
      </w:r>
    </w:p>
    <w:p w14:paraId="6BA0927E" w14:textId="1EC34677" w:rsidR="003806D0" w:rsidRDefault="004E56D5" w:rsidP="003806D0">
      <w:pPr>
        <w:pStyle w:val="ListParagraph"/>
        <w:numPr>
          <w:ilvl w:val="0"/>
          <w:numId w:val="13"/>
        </w:numPr>
      </w:pPr>
      <w:r>
        <w:t xml:space="preserve">We explored how activity rhythms, habitat use and chase speed impact predation risk </w:t>
      </w:r>
      <w:r w:rsidR="005E1687">
        <w:t xml:space="preserve">from wild </w:t>
      </w:r>
      <w:proofErr w:type="gramStart"/>
      <w:r w:rsidR="005E1687">
        <w:t>dogs</w:t>
      </w:r>
      <w:proofErr w:type="gramEnd"/>
      <w:r w:rsidR="005E1687">
        <w:t xml:space="preserve"> </w:t>
      </w:r>
      <w:r>
        <w:t xml:space="preserve">impala and dikdik. </w:t>
      </w:r>
    </w:p>
    <w:p w14:paraId="751E3B03" w14:textId="4AD5D780" w:rsidR="00AB0D46" w:rsidRDefault="004E56D5" w:rsidP="003806D0">
      <w:pPr>
        <w:pStyle w:val="ListParagraph"/>
        <w:numPr>
          <w:ilvl w:val="0"/>
          <w:numId w:val="13"/>
        </w:numPr>
      </w:pPr>
      <w:r>
        <w:t>We predicted that at high ambient temperatures African wild dog predation on impala would increase through a number of mechanisms</w:t>
      </w:r>
      <w:r w:rsidR="005E1687">
        <w:t>. Firstly, that at high temperatures all three species would seek shade,</w:t>
      </w:r>
      <w:r>
        <w:t xml:space="preserve"> leading to increased use of closed habitat</w:t>
      </w:r>
      <w:r w:rsidR="003806D0">
        <w:t>, where impala have higher rates of predation by wild dogs</w:t>
      </w:r>
      <w:r w:rsidR="005E1687">
        <w:t xml:space="preserve">. Secondly, that wild dogs would change their activity rhythm, hunting more at night </w:t>
      </w:r>
      <w:r w:rsidR="003806D0">
        <w:t>when impala are predictably located</w:t>
      </w:r>
      <w:r w:rsidR="005E1687">
        <w:t>. Finally, we</w:t>
      </w:r>
      <w:r w:rsidR="003806D0">
        <w:t xml:space="preserve"> predicted</w:t>
      </w:r>
      <w:r>
        <w:t xml:space="preserve"> </w:t>
      </w:r>
      <w:r w:rsidR="00EC0DAE" w:rsidRPr="007C2A70">
        <w:t xml:space="preserve">that </w:t>
      </w:r>
      <w:r w:rsidR="002642BE">
        <w:t xml:space="preserve">40kg </w:t>
      </w:r>
      <w:r w:rsidR="002642BE" w:rsidRPr="007C2A70">
        <w:t>impala</w:t>
      </w:r>
      <w:r w:rsidR="002642BE">
        <w:t xml:space="preserve"> would be more vulnerable than 5kg</w:t>
      </w:r>
      <w:r>
        <w:t xml:space="preserve"> dikdik</w:t>
      </w:r>
      <w:r w:rsidR="002642BE">
        <w:t xml:space="preserve"> to predation by </w:t>
      </w:r>
      <w:r w:rsidR="00DC64C3">
        <w:t xml:space="preserve">23kg </w:t>
      </w:r>
      <w:r w:rsidR="00EC0DAE" w:rsidRPr="007C2A70">
        <w:t>African wild dogs</w:t>
      </w:r>
      <w:r>
        <w:t>.</w:t>
      </w:r>
      <w:r w:rsidR="00EC0DAE" w:rsidRPr="007C2A70">
        <w:t xml:space="preserve"> </w:t>
      </w:r>
    </w:p>
    <w:p w14:paraId="512D3C3F" w14:textId="55203696" w:rsidR="00AB0D46" w:rsidRDefault="00EC0DAE" w:rsidP="00AB0D46">
      <w:pPr>
        <w:pStyle w:val="ListParagraph"/>
        <w:numPr>
          <w:ilvl w:val="0"/>
          <w:numId w:val="13"/>
        </w:numPr>
      </w:pPr>
      <w:r w:rsidRPr="007C2A70">
        <w:t xml:space="preserve">In contrast with </w:t>
      </w:r>
      <w:r w:rsidR="00E14829" w:rsidRPr="007C2A70">
        <w:t>th</w:t>
      </w:r>
      <w:r w:rsidR="003806D0">
        <w:t>ese predictions</w:t>
      </w:r>
      <w:r w:rsidRPr="007C2A70">
        <w:t xml:space="preserve">, we found fewer wild dog scats </w:t>
      </w:r>
      <w:r w:rsidR="00E14829" w:rsidRPr="007C2A70">
        <w:t>contain</w:t>
      </w:r>
      <w:r w:rsidR="00E14829">
        <w:t>ing</w:t>
      </w:r>
      <w:r w:rsidR="00E14829" w:rsidRPr="007C2A70">
        <w:t xml:space="preserve"> </w:t>
      </w:r>
      <w:r w:rsidRPr="007C2A70">
        <w:t xml:space="preserve">impala </w:t>
      </w:r>
      <w:r w:rsidR="00E14829">
        <w:t xml:space="preserve">remains </w:t>
      </w:r>
      <w:r w:rsidRPr="007C2A70">
        <w:t xml:space="preserve">when </w:t>
      </w:r>
      <w:r w:rsidR="007D7ACC">
        <w:t xml:space="preserve">ambient </w:t>
      </w:r>
      <w:r w:rsidRPr="007C2A70">
        <w:t xml:space="preserve">temperatures were high. </w:t>
      </w:r>
      <w:r w:rsidR="00E14829">
        <w:t>W</w:t>
      </w:r>
      <w:r w:rsidRPr="007C2A70">
        <w:t xml:space="preserve">ild dogs spent less time hunting on hot days and, consistent with </w:t>
      </w:r>
      <w:r w:rsidR="00DC64C3">
        <w:t>models</w:t>
      </w:r>
      <w:r w:rsidRPr="007C2A70">
        <w:t xml:space="preserve"> of optimal foraging </w:t>
      </w:r>
      <w:r w:rsidR="00DC64C3">
        <w:t>under time constraints</w:t>
      </w:r>
      <w:r w:rsidRPr="007C2A70">
        <w:t xml:space="preserve">, </w:t>
      </w:r>
      <w:r w:rsidR="002642BE">
        <w:t xml:space="preserve">appeared to </w:t>
      </w:r>
      <w:r w:rsidRPr="007C2A70">
        <w:t>select abundant, lower</w:t>
      </w:r>
      <w:r w:rsidR="00304402">
        <w:t xml:space="preserve">-value </w:t>
      </w:r>
      <w:r w:rsidRPr="007C2A70">
        <w:t>dikdik</w:t>
      </w:r>
      <w:r w:rsidR="00304402">
        <w:t>s</w:t>
      </w:r>
      <w:r w:rsidRPr="007C2A70">
        <w:t xml:space="preserve"> over rarer but </w:t>
      </w:r>
      <w:r w:rsidR="005E452E" w:rsidRPr="007C2A70">
        <w:t>higher</w:t>
      </w:r>
      <w:r w:rsidR="005E452E">
        <w:t>-</w:t>
      </w:r>
      <w:r w:rsidRPr="007C2A70">
        <w:t xml:space="preserve">value impala. </w:t>
      </w:r>
    </w:p>
    <w:p w14:paraId="3EC9CD5B" w14:textId="4F6D1F0B"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6629341"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6B65B770" w:rsidR="00741D5D" w:rsidRDefault="005A165C" w:rsidP="007C2A70">
      <w:r>
        <w:t>Climate is particularly critical for endothermic species, which rely on environmental temperatures to regulate their body temperature, meaning that high environmental 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rising 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environmental</w:t>
      </w:r>
      <w:r w:rsidR="00EC0DAE" w:rsidRPr="007C2A70">
        <w:t xml:space="preserve">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20A8795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 large body size would mean it overheats faster than its 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on large bodied prey species</w:t>
      </w:r>
      <w:r w:rsidR="00EC0DAE" w:rsidRPr="007C2A70">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17B6741F"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quantified the relative importance of</w:t>
      </w:r>
      <w:r w:rsidR="007D7ACC">
        <w:t xml:space="preserve"> ambient</w:t>
      </w:r>
      <w:r w:rsidR="00EC0DAE" w:rsidRPr="007C2A70">
        <w:t xml:space="preserve">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7E30ED">
        <w:t>habitat use and activity patterns</w:t>
      </w:r>
      <w:r w:rsidR="00E70875">
        <w:t xml:space="preserve">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r w:rsidR="00852139">
        <w:t>, the larger-bodied</w:t>
      </w:r>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Dikdik make up a higher proportion of prey consumed by wild dogs than at other sites and are not typically considered to be within the species’ preferred prey range (Clements et al. 2014)</w:t>
      </w:r>
      <w:r w:rsidR="00EC0DAE" w:rsidRPr="007C2A70">
        <w:t xml:space="preserve">. </w:t>
      </w:r>
    </w:p>
    <w:p w14:paraId="3B58B888" w14:textId="16A0DD73"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r w:rsidR="0001182F">
        <w:t>dikdik</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explored the potential consequences for a scenario in which </w:t>
      </w:r>
      <w:r w:rsidR="004E5CDD">
        <w:t>predators</w:t>
      </w:r>
      <w:r w:rsidR="004E5CDD" w:rsidRPr="007C2A70">
        <w:t xml:space="preserve"> reduced their activity during daytime, when ambient </w:t>
      </w:r>
      <w:r w:rsidR="004E5CDD" w:rsidRPr="007C2A70">
        <w:lastRenderedPageBreak/>
        <w:t xml:space="preserve">temperatures </w:t>
      </w:r>
      <w:r w:rsidR="004E5CDD">
        <w:t xml:space="preserve">are </w:t>
      </w:r>
      <w:r w:rsidR="004E5CDD" w:rsidRPr="007C2A70">
        <w:t>highe</w:t>
      </w:r>
      <w:r w:rsidR="007E30ED">
        <w:t xml:space="preserve">r </w:t>
      </w:r>
      <w:r w:rsidR="004E5CDD" w:rsidRPr="007C2A70">
        <w:t xml:space="preserve">(Table 1). Previously, we have shown that wild dogs are less active on hot days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expected 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r w:rsidR="00BB025E">
        <w:t>hypothesis</w:t>
      </w:r>
      <w:r w:rsidR="00CC74AC">
        <w:t>’</w:t>
      </w:r>
      <w:r w:rsidR="004E5CDD" w:rsidRPr="007C2A70">
        <w:t>.</w:t>
      </w:r>
    </w:p>
    <w:p w14:paraId="0F8811EA" w14:textId="180B2364" w:rsidR="00BB025E" w:rsidRDefault="00BB025E" w:rsidP="00BB025E">
      <w:r>
        <w:t>Secondly, we examined how prey behaviours, coupled with changes in predator behaviours, can increase predation risk on one prey species when compared to another. I</w:t>
      </w:r>
      <w:r w:rsidRPr="007C2A70">
        <w:t>mpala</w:t>
      </w:r>
      <w:r>
        <w:t xml:space="preserve"> have been shown to</w:t>
      </w:r>
      <w:r w:rsidRPr="007C2A70">
        <w:t xml:space="preserve"> aggregate at night in small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We predicted that Impala would be more predictably located at night, and termed this, Hypothesis 2, the ‘nocturnal prey concentration hypothesis</w:t>
      </w:r>
      <w:r w:rsidR="00CC74AC">
        <w:t>’</w:t>
      </w:r>
      <w:r>
        <w:t>.</w:t>
      </w:r>
    </w:p>
    <w:p w14:paraId="3DB84A4A" w14:textId="7732DB5F" w:rsidR="00BB025E" w:rsidRPr="007C2A70" w:rsidRDefault="00BB025E" w:rsidP="00BB025E">
      <w:r>
        <w:t>We have previously shown that f</w:t>
      </w:r>
      <w:r w:rsidRPr="007C2A70">
        <w:t>ollowing hot days, wild dogs are more active at night, which m</w:t>
      </w:r>
      <w:r>
        <w:t xml:space="preserve">ay </w:t>
      </w:r>
      <w:r w:rsidRPr="007C2A70">
        <w:t xml:space="preserve">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t>, and we hypothesised that this would be the case with this dataset, terming this, Hypothesis 3a, the ‘increased night-time foraging’ hypothesis</w:t>
      </w:r>
      <w:r w:rsidRPr="007C2A70">
        <w:t xml:space="preserve">. We </w:t>
      </w:r>
      <w:r>
        <w:t xml:space="preserve">also </w:t>
      </w:r>
      <w:r w:rsidRPr="007C2A70">
        <w:t xml:space="preserve">predicted that wild dogs should </w:t>
      </w:r>
      <w:r>
        <w:t xml:space="preserve">therefore </w:t>
      </w:r>
      <w:r w:rsidRPr="007C2A70">
        <w:t xml:space="preserve">select areas in and around glades when hunting </w:t>
      </w:r>
      <w:r>
        <w:t>at night</w:t>
      </w:r>
      <w:r w:rsidRPr="007C2A70">
        <w:t xml:space="preserve"> (Table 1</w:t>
      </w:r>
      <w:r>
        <w:t>) – terming this, Hypothesis 3b, the ‘nocturnal prey targeting hypothesis</w:t>
      </w:r>
      <w:r w:rsidR="00CC74AC">
        <w:t>’</w:t>
      </w:r>
      <w:r w:rsidRPr="007C2A70">
        <w:t xml:space="preserve">. </w:t>
      </w:r>
      <w:r>
        <w:t>We would expect, if Hypothesis 2, 3a and 3b were upheld, tha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dikdik, increasing predation risk on impala (Table 1). </w:t>
      </w:r>
    </w:p>
    <w:p w14:paraId="5F80FA62" w14:textId="5EFC9353" w:rsidR="00CC74AC" w:rsidRPr="007C2A70" w:rsidRDefault="00BB025E" w:rsidP="00CC74AC">
      <w:r>
        <w:lastRenderedPageBreak/>
        <w:t xml:space="preserve">Fourth,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CC74AC">
        <w:t>dikdik</w:t>
      </w:r>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Hypothesis 4</w:t>
      </w:r>
      <w:r w:rsidR="00CC74AC" w:rsidRPr="007C2A70">
        <w:t xml:space="preserve">, the ‘shade-seeking </w:t>
      </w:r>
      <w:r w:rsidR="00CC74AC">
        <w:t>hypothesis</w:t>
      </w:r>
      <w:r w:rsidR="00CC74AC" w:rsidRPr="007C2A70">
        <w:t>’.</w:t>
      </w:r>
    </w:p>
    <w:p w14:paraId="79FE19A7" w14:textId="44DFEAE5"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Creel </w:t>
      </w:r>
      <w:r w:rsidR="004E5CDD" w:rsidRPr="007C2A70">
        <w:rPr>
          <w:i/>
          <w:iCs/>
        </w:rPr>
        <w:t>et al.</w:t>
      </w:r>
      <w:r w:rsidR="004E5CDD" w:rsidRPr="007C2A70">
        <w:t xml:space="preserve"> </w:t>
      </w:r>
      <w:r w:rsidR="004E5CDD" w:rsidRPr="007C2A70">
        <w:fldChar w:fldCharType="begin"/>
      </w:r>
      <w:r w:rsidR="004E5CDD"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5CDD" w:rsidRPr="007C2A70">
        <w:fldChar w:fldCharType="separate"/>
      </w:r>
      <w:r w:rsidR="004E5CDD" w:rsidRPr="007C2A70">
        <w:rPr>
          <w:noProof/>
        </w:rPr>
        <w:t>(2016)</w:t>
      </w:r>
      <w:r w:rsidR="004E5CDD" w:rsidRPr="007C2A70">
        <w:fldChar w:fldCharType="end"/>
      </w:r>
      <w:r w:rsidR="004E5CDD" w:rsidRPr="007C2A70">
        <w:t xml:space="preserve"> suggested that</w:t>
      </w:r>
      <w:r w:rsidR="004E5CDD">
        <w:t xml:space="preserve"> reduced daytime activity was not, in fact, due to reduced time spent hunting, but instead </w:t>
      </w:r>
      <w:r w:rsidR="00871066">
        <w:t xml:space="preserve">a result of decreased chase time at high </w:t>
      </w:r>
      <w:r w:rsidR="007D7ACC">
        <w:t xml:space="preserve">ambient </w:t>
      </w:r>
      <w:r w:rsidR="00871066">
        <w:t xml:space="preserve">temperatures. 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suggests that</w:t>
      </w:r>
      <w:r w:rsidR="004E5CDD" w:rsidRPr="007C2A70">
        <w:t xml:space="preserve">, during chases, wild dogs would overheat more slowly than larger-bodied prey, leading to shorter </w:t>
      </w:r>
      <w:r w:rsidR="004E5CDD">
        <w:t xml:space="preserve">and more </w:t>
      </w:r>
      <w:r w:rsidR="004E5CDD" w:rsidRPr="007C2A70">
        <w:t>successful chases at high ambient temperatures</w:t>
      </w:r>
      <w:r w:rsidR="004E5CDD">
        <w:t>. L</w:t>
      </w:r>
      <w:r w:rsidR="004E5CDD" w:rsidRPr="007C2A70">
        <w:t xml:space="preserve">arger </w:t>
      </w:r>
      <w:r w:rsidR="004E5CDD">
        <w:t xml:space="preserve">prey </w:t>
      </w:r>
      <w:r w:rsidR="004E5CDD" w:rsidRPr="007C2A70">
        <w:t>species hav</w:t>
      </w:r>
      <w:r w:rsidR="004E5CDD">
        <w:t>e</w:t>
      </w:r>
      <w:r w:rsidR="004E5CDD" w:rsidRPr="007C2A70">
        <w:t xml:space="preserve"> more difficulty dissipating 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r w:rsidR="004E5CDD">
        <w:t>dikdik</w:t>
      </w:r>
      <w:r w:rsidR="004E5CDD" w:rsidRPr="007C2A70">
        <w:t xml:space="preserve">, leading to increased predation on impala relative to </w:t>
      </w:r>
      <w:r w:rsidR="004E5CDD">
        <w:t>dikdik</w:t>
      </w:r>
      <w:r w:rsidR="004E5CDD" w:rsidRPr="007C2A70">
        <w:t xml:space="preserve"> (Table </w:t>
      </w:r>
      <w:r>
        <w:t>1</w:t>
      </w:r>
      <w:r w:rsidR="004E5CDD" w:rsidRPr="007C2A70">
        <w:t>). We termed this</w:t>
      </w:r>
      <w:r w:rsidR="004E5CDD">
        <w:t>,</w:t>
      </w:r>
      <w:r w:rsidR="00871066">
        <w:t xml:space="preserve"> </w:t>
      </w:r>
      <w:r>
        <w:t>Hypothesis 5</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3D7396B4"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lastRenderedPageBreak/>
        <w:t>Methods</w:t>
      </w:r>
    </w:p>
    <w:p w14:paraId="4547ABE7" w14:textId="77777777" w:rsidR="00EC0DAE" w:rsidRPr="007C2A70" w:rsidRDefault="00EC0DAE" w:rsidP="007C2A70">
      <w:pPr>
        <w:pStyle w:val="Heading2"/>
      </w:pPr>
      <w:r w:rsidRPr="007C2A70">
        <w:t>Study area</w:t>
      </w:r>
    </w:p>
    <w:p w14:paraId="699AA571" w14:textId="18D61E93"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C516330"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at 299 individuals per km</w:t>
      </w:r>
      <w:r w:rsidR="00301C1E" w:rsidRPr="00301C1E">
        <w:rPr>
          <w:vertAlign w:val="superscript"/>
        </w:rPr>
        <w:t>2</w:t>
      </w:r>
      <w:r w:rsidR="00301C1E">
        <w:t xml:space="preserve"> and 161 individuals per km</w:t>
      </w:r>
      <w:r w:rsidR="00301C1E" w:rsidRPr="00301C1E">
        <w:rPr>
          <w:vertAlign w:val="superscript"/>
        </w:rPr>
        <w:t>2</w:t>
      </w:r>
      <w:r w:rsidR="00301C1E">
        <w:t xml:space="preserve"> respectively (</w:t>
      </w:r>
      <w:proofErr w:type="spellStart"/>
      <w:r w:rsidR="00301C1E">
        <w:t>Shorrocks</w:t>
      </w:r>
      <w:proofErr w:type="spellEnd"/>
      <w:r w:rsidR="00530C63">
        <w:t xml:space="preserve"> et al 2008)</w:t>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w:t>
      </w:r>
      <w:r>
        <w:lastRenderedPageBreak/>
        <w:t xml:space="preserve">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55250EA8"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Most scat samples came from different individuals to those from which the GPS data was obtained due to the average </w:t>
      </w:r>
      <w:proofErr w:type="gramStart"/>
      <w:r w:rsidR="001260E1">
        <w:t>life-span</w:t>
      </w:r>
      <w:proofErr w:type="gramEnd"/>
      <w:r w:rsidR="001260E1">
        <w:t xml:space="preserve"> of African wild dogs being 7 years, and also the difficulty of determining which individual each scat belonged to.</w:t>
      </w:r>
    </w:p>
    <w:p w14:paraId="4062CFAB" w14:textId="0B55507B"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3F058676"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 (from 0 to 510).</w:t>
      </w:r>
      <w:r w:rsidR="001260E1">
        <w:t xml:space="preserve"> The scale was from 0 to </w:t>
      </w:r>
      <w:r w:rsidR="001260E1">
        <w:lastRenderedPageBreak/>
        <w:t xml:space="preserve">510 as the </w:t>
      </w:r>
      <w:proofErr w:type="spellStart"/>
      <w:r w:rsidR="001260E1">
        <w:t>accelerometry</w:t>
      </w:r>
      <w:proofErr w:type="spellEnd"/>
      <w:r w:rsidR="001260E1">
        <w:t xml:space="preserve"> data is produced on a scale of 0 to 255 on each axis due to 255 being the maximum representable number on an 8-bit byte, which is used by these collars for data storage, and these axes were summed to give a </w:t>
      </w:r>
      <w:r w:rsidR="00D66BEA">
        <w:t>maximum value of</w:t>
      </w:r>
      <w:r w:rsidR="001260E1">
        <w:t xml:space="preserve"> 510. </w:t>
      </w:r>
      <w:r w:rsidRPr="00205E74">
        <w:t xml:space="preserve">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Criteria were derived using visual observations of activity plots and examining the characteristics of activity bouts that o</w:t>
      </w:r>
      <w:bookmarkStart w:id="0" w:name="_GoBack"/>
      <w:bookmarkEnd w:id="0"/>
      <w:r w:rsidR="00572195">
        <w:t xml:space="preserve">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6CC0FF5A"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r w:rsidR="007E30ED">
        <w:t xml:space="preserve"> Prey activity was categorised </w:t>
      </w:r>
      <w:r w:rsidR="00DA7E2F">
        <w:t>using</w:t>
      </w:r>
      <w:r w:rsidR="007E30ED">
        <w:t xml:space="preserve"> </w:t>
      </w:r>
      <w:r w:rsidR="00DA7E2F">
        <w:t>the timing of predator hunting bouts</w:t>
      </w:r>
      <w:r w:rsidR="007E30ED">
        <w:t xml:space="preserve"> as these times w</w:t>
      </w:r>
      <w:r w:rsidR="00DA7E2F">
        <w:t>ere when the location of prey species would impact predation risk by African wild dogs.</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6CE4D959" w:rsidR="00EC0DAE" w:rsidRDefault="00EC0DAE" w:rsidP="007C2A70">
      <w:r>
        <w:t>We used multi-model inference to evaluate associations between each outcome variable and a range of explanatory variables (</w:t>
      </w:r>
      <w:r w:rsidR="00055821">
        <w:t>Table S2</w:t>
      </w:r>
      <w:r w:rsidR="00221E1F">
        <w:t>, Table S3</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1B03435" w:rsidR="00EC0DAE" w:rsidRDefault="00DA7E2F" w:rsidP="007C2A70">
      <w:r>
        <w:lastRenderedPageBreak/>
        <w:t>T</w:t>
      </w:r>
      <w:r w:rsidR="00EC0DAE">
        <w:t>he reduced</w:t>
      </w:r>
      <w:r>
        <w:t xml:space="preserve"> daytime</w:t>
      </w:r>
      <w:r w:rsidR="00EC0DAE">
        <w:t xml:space="preserve"> foraging time </w:t>
      </w:r>
      <w:r>
        <w:t xml:space="preserve">hypothesis (Hypothesis 1) </w:t>
      </w:r>
      <w:r w:rsidR="00EC0DAE">
        <w:t xml:space="preserve">predicted that wild dogs would spend less time hunting on hot days. To test this hypothesis, we </w:t>
      </w:r>
      <w:r>
        <w:t>split the activity data into morning,</w:t>
      </w:r>
      <w:r w:rsidR="00972BC9">
        <w:t xml:space="preserve"> midday and evening</w:t>
      </w:r>
      <w:r>
        <w:t xml:space="preserve">. We </w:t>
      </w:r>
      <w:r w:rsidR="00EC0DAE">
        <w:t>analysed continuous outcome variables describing hunt duration, start time, stop time</w:t>
      </w:r>
      <w:r>
        <w:t xml:space="preserve">, hunt intensity and a binary outcome variable describing whether or not a hunt was recorded for each time period. </w:t>
      </w:r>
      <w:r w:rsidR="00EC0DAE">
        <w:t xml:space="preserve"> </w:t>
      </w:r>
      <w:r w:rsidR="00972BC9">
        <w:t>Only 10% of hunting bouts occurred during midday (accounting for 2% of daily activity), so these were not subjected to 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t xml:space="preserve">(Table S2) </w:t>
      </w:r>
      <w:r w:rsidR="0082342B">
        <w:t xml:space="preserve">were predicted to impact morning, evening in different ways, for example </w:t>
      </w:r>
      <w:r w:rsidR="007D7ACC">
        <w:t xml:space="preserve">high ambient </w:t>
      </w:r>
      <w:r w:rsidR="0082342B">
        <w:t xml:space="preserve">temperature is predicted to decrease the duration of </w:t>
      </w:r>
      <w:r w:rsidR="00972BC9">
        <w:t>morning</w:t>
      </w:r>
      <w:r w:rsidR="0082342B">
        <w:t xml:space="preserve"> hunts and increase the duration of </w:t>
      </w:r>
      <w:r w:rsidR="00972BC9">
        <w:t>evening</w:t>
      </w:r>
      <w:r w:rsidR="0082342B">
        <w:t xml:space="preserve"> hunts, and moonlight is predicted to increase the duration of evening hunts, but have no impact on morning hunt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t>
      </w:r>
      <w:r w:rsidR="00EC0DAE">
        <w:fldChar w:fldCharType="begin"/>
      </w:r>
      <w:r w:rsidR="00EC0DA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EC0DAE">
        <w:fldChar w:fldCharType="separate"/>
      </w:r>
      <w:r w:rsidR="00EC0DAE">
        <w:rPr>
          <w:noProof/>
        </w:rPr>
        <w:t>(R Core Team 2015)</w:t>
      </w:r>
      <w:r w:rsidR="00EC0DAE">
        <w:fldChar w:fldCharType="end"/>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 xml:space="preserve">s as a random effect. </w:t>
      </w:r>
    </w:p>
    <w:p w14:paraId="053D383B" w14:textId="75C06FA1" w:rsidR="00EC0DAE" w:rsidRDefault="00EC0DAE" w:rsidP="007C2A70">
      <w:r>
        <w:t>Although our hypotheses concerned the potential effects of</w:t>
      </w:r>
      <w:r w:rsidR="007D7ACC">
        <w:t xml:space="preserve"> ambient</w:t>
      </w:r>
      <w:r>
        <w:t xml:space="preserve">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7EBC1621" w14:textId="0731190A" w:rsidR="00972BC9" w:rsidRDefault="00EC0DAE" w:rsidP="007C2A70">
      <w:r>
        <w:t xml:space="preserve">In the </w:t>
      </w:r>
      <w:r w:rsidR="00DA7E2F">
        <w:t xml:space="preserve">nocturnal prey concentration hypothesis (Hypothesis </w:t>
      </w:r>
      <w:r>
        <w:t>2), we predicted that impala would use glades more at</w:t>
      </w:r>
      <w:r w:rsidR="00972BC9">
        <w:t xml:space="preserve"> night</w:t>
      </w:r>
      <w:r>
        <w:t xml:space="preserve">. To test </w:t>
      </w:r>
      <w:r w:rsidR="00DA7E2F">
        <w:t>this</w:t>
      </w:r>
      <w:r>
        <w:t xml:space="preserve"> we calculated the proportion of each impala’s locations falling within glades during the morning, midday, evening, and night periods for each 24-h period.</w:t>
      </w:r>
      <w:r w:rsidR="00D61DF7">
        <w:t xml:space="preserve"> We analysed these outcome variables using GLMMs with Gaussian error distribution, using time of day, maximum daily ambient temperature the previous day, daily rainfall, and rainfall phase as candidate explanatory variables. Following </w:t>
      </w:r>
      <w:r w:rsidR="00D61DF7" w:rsidRPr="00371AAD">
        <w:t xml:space="preserve">Ford </w:t>
      </w:r>
      <w:r w:rsidR="00D61DF7" w:rsidRPr="00371AAD">
        <w:rPr>
          <w:i/>
          <w:iCs/>
        </w:rPr>
        <w:t>et al.</w:t>
      </w:r>
      <w:r w:rsidR="00D61DF7">
        <w:t xml:space="preserve"> </w:t>
      </w:r>
      <w:r w:rsidR="00D61DF7">
        <w:fldChar w:fldCharType="begin"/>
      </w:r>
      <w:r w:rsidR="00D61DF7">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D61DF7">
        <w:fldChar w:fldCharType="separate"/>
      </w:r>
      <w:r w:rsidR="00D61DF7">
        <w:rPr>
          <w:noProof/>
        </w:rPr>
        <w:t>(2014)</w:t>
      </w:r>
      <w:r w:rsidR="00D61DF7">
        <w:fldChar w:fldCharType="end"/>
      </w:r>
      <w:r w:rsidR="00D61DF7" w:rsidRPr="00371AAD">
        <w:t xml:space="preserve">, </w:t>
      </w:r>
      <w:r w:rsidR="00D61DF7" w:rsidRPr="00371AAD">
        <w:lastRenderedPageBreak/>
        <w:t xml:space="preserve">we considered days to fall within “wet phases” if &gt;50mm of rain had fallen in the previous four weeks, </w:t>
      </w:r>
      <w:r w:rsidR="00D61DF7">
        <w:t>and classed</w:t>
      </w:r>
      <w:r w:rsidR="00D61DF7" w:rsidRPr="00371AAD">
        <w:t xml:space="preserve"> all other days as </w:t>
      </w:r>
      <w:r w:rsidR="00D61DF7">
        <w:t xml:space="preserve">falling in </w:t>
      </w:r>
      <w:r w:rsidR="00D61DF7" w:rsidRPr="00371AAD">
        <w:t xml:space="preserve">“dry phases”. </w:t>
      </w:r>
      <w:r w:rsidR="00D61DF7">
        <w:t>In constructing the array of models for multi-model inference, this rainfall phase variable was never included in the same model as daily rainfall, because the two were correlated.</w:t>
      </w:r>
    </w:p>
    <w:p w14:paraId="0B18A972" w14:textId="610D792A" w:rsidR="00630F5E" w:rsidRDefault="00EC0DAE" w:rsidP="00630F5E">
      <w:r>
        <w:t xml:space="preserve"> </w:t>
      </w:r>
      <w:r w:rsidR="00972BC9">
        <w:t xml:space="preserve">In the increased night time foraging hypothesis (Hypothesis 3a) wild dogs would be more likely to hunt, and increase their hunting activity at night. </w:t>
      </w:r>
      <w:r w:rsidR="00630F5E">
        <w:t>To investigate this, hunting bouts that fell between sunset and sunrise were classified as night-time, and the same continuous outcome variables and explanatory variables were modelled as in the investigation of Hypothesis 1, however, as nocturnal periods span dates, the maximum ambient temperature for the proceeding daytime period was used in these models. As in the investigation of Hypothesis 1,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proofErr w:type="spellStart"/>
      <w:r w:rsidR="00630F5E" w:rsidRPr="00923F88">
        <w:rPr>
          <w:i/>
          <w:iCs/>
        </w:rPr>
        <w:t>nlme</w:t>
      </w:r>
      <w:proofErr w:type="spellEnd"/>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xml:space="preserve">, and each model included the identity of individual animals as a random effect. </w:t>
      </w:r>
    </w:p>
    <w:p w14:paraId="18A2EFCD" w14:textId="10008BE5" w:rsidR="00EC0DAE" w:rsidRDefault="00972BC9" w:rsidP="00630F5E">
      <w:r>
        <w:t xml:space="preserve">In the nocturnal prey targeting hypothesis (Hypothesis 3b) wild dogs would be expected to preferentially target glades at night. </w:t>
      </w:r>
      <w:r w:rsidR="00EC0DAE">
        <w:t xml:space="preserve">To test the hypothesis that wild dogs hunted in glades more often at night, we calculated the mean distance to the nearest glade for each night-time hunt period. </w:t>
      </w:r>
      <w:r w:rsidR="00D61DF7">
        <w:t>As when investigating Hypothesis 2, the nocturnal prey concentration hypothesis, we analysed these outcome variables using GLMMs with Gaussian error distribution, using the same explanatory variables</w:t>
      </w:r>
      <w:r w:rsidR="00EC0DAE">
        <w:t xml:space="preserve">. </w:t>
      </w:r>
    </w:p>
    <w:p w14:paraId="3DD64013" w14:textId="1CB7EA0F" w:rsidR="00EC0DAE" w:rsidRDefault="00EC0DAE" w:rsidP="007C2A70">
      <w:r>
        <w:t xml:space="preserve">In the shade-seeking </w:t>
      </w:r>
      <w:r w:rsidR="00D61DF7">
        <w:t>hypothesis (Hypothesis 4)</w:t>
      </w:r>
      <w:r>
        <w:t xml:space="preserve">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 xml:space="preserve">each </w:t>
      </w:r>
      <w:r>
        <w:lastRenderedPageBreak/>
        <w:t>individual</w:t>
      </w:r>
      <w:proofErr w:type="gramEnd"/>
      <w:r>
        <w:t xml:space="preserve"> across each morning, midday, evening or night-time period. For wild dogs, only locations from hunting </w:t>
      </w:r>
      <w:r w:rsidR="0094417B">
        <w:t xml:space="preserve">bouts </w:t>
      </w:r>
      <w:r>
        <w:t>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3)</w:t>
      </w:r>
      <w:r w:rsidR="007C64D0">
        <w:t xml:space="preserve"> as this is predicted to impact herbivore behaviour and location (Goheen et al 2013)</w:t>
      </w:r>
      <w:r>
        <w:t xml:space="preserve">. </w:t>
      </w:r>
    </w:p>
    <w:p w14:paraId="5F64E002" w14:textId="5DAE7B12" w:rsidR="00EC0DAE" w:rsidRDefault="007552E1" w:rsidP="007C2A70">
      <w:r>
        <w:t xml:space="preserve">In the </w:t>
      </w:r>
      <w:r w:rsidR="00D61DF7">
        <w:t>prey overheating hypothesis</w:t>
      </w:r>
      <w:r w:rsidR="00EC0DAE">
        <w:t xml:space="preserve"> (</w:t>
      </w:r>
      <w:r w:rsidR="00D61DF7">
        <w:t>Hypothesis 5</w:t>
      </w:r>
      <w:r w:rsidR="00EC0DAE">
        <w:t xml:space="preserve">),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w:t>
      </w:r>
      <w:r w:rsidR="00D61DF7">
        <w:t>me was also predicted if the nocturnal prey concentration, increased night-time foraging and nocturnal prey targeting (Hypotheses 2 and 3) were all upheld, and under the shade seeking hypothesis (Hypothesis 4)</w:t>
      </w:r>
      <w:r w:rsidR="00EC0DAE">
        <w:t xml:space="preserve">. We tested this hypothesis 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D957C1">
        <w:t>day</w:t>
      </w:r>
      <w:r w:rsidR="00EC0DAE">
        <w:t xml:space="preserve"> (</w:t>
      </w:r>
      <w:r w:rsidR="00D957C1">
        <w:t>as prey hairs have been found in wild dog scat between 6 and 80 hours after prey consumption (Davies-Mostert et al 2010</w:t>
      </w:r>
      <w:r w:rsidR="00EC0DAE">
        <w:t>)</w:t>
      </w:r>
      <w:r w:rsidR="00D957C1">
        <w:t>)</w:t>
      </w:r>
      <w:r w:rsidR="00EC0DAE">
        <w:t xml:space="preserve">,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54947A98" w:rsidR="00EC0DAE" w:rsidRDefault="00EC0DAE" w:rsidP="007C2A70">
      <w:r>
        <w:rPr>
          <w:rFonts w:ascii="Cambria" w:hAnsi="Cambria"/>
        </w:rPr>
        <w:lastRenderedPageBreak/>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r w:rsidR="00331F22">
        <w:t xml:space="preserve"> </w:t>
      </w:r>
    </w:p>
    <w:p w14:paraId="38BF2798" w14:textId="58F76D91" w:rsidR="00EC4969" w:rsidRDefault="00EC4969" w:rsidP="00EC4969">
      <w:r>
        <w:t xml:space="preserve">Impala had the highest levels of displacement between GPS locations at night (1.24km </w:t>
      </w:r>
      <w:r w:rsidRPr="00EC4969">
        <w:t>±</w:t>
      </w:r>
      <w:r>
        <w:t xml:space="preserve">2.11)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r>
        <w:t xml:space="preserve">Dikdik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0F6C8841"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w:t>
      </w:r>
      <w:r w:rsidR="003F0B92">
        <w:t>duration and intensity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62A2550F"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under the increased night time foraging hypothesis</w:t>
      </w:r>
      <w:r w:rsidRPr="007C2A70">
        <w:t xml:space="preserve"> (</w:t>
      </w:r>
      <w:r w:rsidR="00952CDD">
        <w:t>Hypothesis 3a</w:t>
      </w:r>
      <w:r w:rsidRPr="007C2A70">
        <w:t xml:space="preserve">), wild dogs were more likely to hunt at night following daytime periods with </w:t>
      </w:r>
      <w:r w:rsidRPr="007C2A70">
        <w:lastRenderedPageBreak/>
        <w:t>high ambient temperatures (Table 2). There was also some evidence that</w:t>
      </w:r>
      <w:r w:rsidR="007D7ACC">
        <w:t xml:space="preserve"> ambient</w:t>
      </w:r>
      <w:r w:rsidRPr="007C2A70">
        <w:t xml:space="preserve"> temperature </w:t>
      </w:r>
      <w:r w:rsidR="0001182F">
        <w:t>increased</w:t>
      </w:r>
      <w:r w:rsidRPr="007C2A70">
        <w:t xml:space="preserve"> the duration and intensity of night-time hunts (</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1B1FCE7A" w:rsidR="00EC0DAE" w:rsidRPr="007C2A70" w:rsidRDefault="00EC0DAE" w:rsidP="007C2A70">
      <w:r w:rsidRPr="007C2A70">
        <w:tab/>
        <w:t>As predicted under the shade-seeking</w:t>
      </w:r>
      <w:r w:rsidR="00952CDD">
        <w:t xml:space="preserve"> hypothesis</w:t>
      </w:r>
      <w:r w:rsidRPr="007C2A70">
        <w:t xml:space="preserve"> (</w:t>
      </w:r>
      <w:r w:rsidR="00952CDD">
        <w:t>Hypothesis 4</w:t>
      </w:r>
      <w:r w:rsidRPr="007C2A70">
        <w:t xml:space="preserve">),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0FCFEC17" w:rsidR="00EC0DAE" w:rsidRPr="007C2A70" w:rsidRDefault="00EC0DAE" w:rsidP="00952CDD">
      <w:r w:rsidRPr="007C2A70">
        <w:tab/>
        <w:t>The three species also varied in their use of glades. Consistent with the nocturnal prey</w:t>
      </w:r>
      <w:r w:rsidR="00952CDD">
        <w:t xml:space="preserve"> concentration</w:t>
      </w:r>
      <w:r w:rsidRPr="007C2A70">
        <w:t xml:space="preserve"> scenario (</w:t>
      </w:r>
      <w:r w:rsidR="00952CDD">
        <w:t>Hypothesis 2</w:t>
      </w:r>
      <w:r w:rsidRPr="007C2A70">
        <w:t>), impala wer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xml:space="preserve">). In contrast with predictions under </w:t>
      </w:r>
      <w:r w:rsidR="00952CDD">
        <w:t>Hypothesis 3b, the nocturnal prey targeting scenario, however</w:t>
      </w:r>
      <w:r w:rsidRPr="007C2A70">
        <w:t>,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w:t>
      </w:r>
      <w:r w:rsidR="007D7ACC">
        <w:t xml:space="preserve">ambient </w:t>
      </w:r>
      <w:r w:rsidRPr="007C2A70">
        <w:t xml:space="preserve">temperatures, whereas </w:t>
      </w:r>
      <w:r w:rsidR="0001182F">
        <w:t>dikdik</w:t>
      </w:r>
      <w:r w:rsidRPr="007C2A70">
        <w:t xml:space="preserve"> appeared more </w:t>
      </w:r>
      <w:r w:rsidRPr="007C2A70">
        <w:lastRenderedPageBreak/>
        <w:t>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37F62D08" w:rsidR="00EC0DAE" w:rsidRDefault="00EC0DAE" w:rsidP="007C2A70">
      <w:r>
        <w:tab/>
        <w:t xml:space="preserve">Among 795 wild dog scats, 71 (9%) contained impala remains and 609 (77%) contained </w:t>
      </w:r>
      <w:r w:rsidR="001F2605">
        <w:t>dikdik</w:t>
      </w:r>
      <w:r>
        <w:t xml:space="preserve"> remains. As predicted under the reduced </w:t>
      </w:r>
      <w:r w:rsidR="00952CDD">
        <w:t xml:space="preserve">daytime </w:t>
      </w:r>
      <w:r>
        <w:t>foraging scenario (</w:t>
      </w:r>
      <w:r w:rsidR="00952CDD">
        <w:t>Hypothesis</w:t>
      </w:r>
      <w:r>
        <w:t xml:space="preserve"> 1</w:t>
      </w:r>
      <w:r w:rsidR="00104CED">
        <w:t>)</w:t>
      </w:r>
      <w:r>
        <w:t xml:space="preserve"> but not the other three scenarios, wild dog scats were less likely to contain impala remains when </w:t>
      </w:r>
      <w:r w:rsidR="007D7ACC">
        <w:t xml:space="preserve">ambient </w:t>
      </w:r>
      <w:r>
        <w:t xml:space="preserve">temperatures had been higher </w:t>
      </w:r>
      <w:r w:rsidR="00D957C1">
        <w:t xml:space="preserve">on the previous day </w:t>
      </w:r>
      <w:r>
        <w:t>(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30169D2"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w:t>
      </w:r>
      <w:r w:rsidR="003244F8">
        <w:t>day</w:t>
      </w:r>
      <w:r>
        <w:t xml:space="preserve">time </w:t>
      </w:r>
      <w:r w:rsidR="003244F8">
        <w:t>foraging 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221E1F">
        <w:t>Table S</w:t>
      </w:r>
      <w:r w:rsidR="005A1847">
        <w:t>5</w:t>
      </w:r>
      <w:r w:rsidR="00CA2D5D">
        <w:t xml:space="preserve">, </w:t>
      </w:r>
      <w:r w:rsidR="00221E1F">
        <w:t>Table S</w:t>
      </w:r>
      <w:r w:rsidR="005A1847">
        <w:t>6</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2A367710" w:rsidR="00EC0DAE" w:rsidRDefault="003244F8" w:rsidP="007C2A70">
      <w:r>
        <w:lastRenderedPageBreak/>
        <w:tab/>
        <w:t>Under the nocturnal prey concentration, increased night time foraging and nocturnal prey targeting scenarios</w:t>
      </w:r>
      <w:r w:rsidR="00EC0DAE">
        <w:t xml:space="preserve"> </w:t>
      </w:r>
      <w:r>
        <w:t>hypotheses</w:t>
      </w:r>
      <w:r w:rsidR="00EC0DAE">
        <w:t xml:space="preserve"> (</w:t>
      </w:r>
      <w:r>
        <w:t>Hypotheses 2-3b</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Figure 1e</w:t>
      </w:r>
      <w:r w:rsidR="00CA2D5D">
        <w:t>)</w:t>
      </w:r>
      <w:r w:rsidR="00EC0DAE">
        <w:t>. Hence, Scenario 2 did not generate the predicted consequences for either predator behaviour or predation risk.</w:t>
      </w:r>
    </w:p>
    <w:p w14:paraId="00AAB853" w14:textId="008F746F" w:rsidR="00EC0DAE" w:rsidRDefault="00EC0DAE" w:rsidP="007C2A70">
      <w:r>
        <w:tab/>
        <w:t xml:space="preserve">Under the shade-seeking </w:t>
      </w:r>
      <w:r w:rsidR="003244F8">
        <w:t>hypothesis</w:t>
      </w:r>
      <w:r>
        <w:t xml:space="preserve"> (</w:t>
      </w:r>
      <w:r w:rsidR="003244F8">
        <w:t>Hypothesis 4</w:t>
      </w:r>
      <w:r>
        <w:t xml:space="preserve">),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w:t>
      </w:r>
      <w:r w:rsidR="007D7ACC">
        <w:t xml:space="preserve">ambient </w:t>
      </w:r>
      <w:r>
        <w:t xml:space="preserve">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w:t>
      </w:r>
      <w:r w:rsidR="007D7ACC">
        <w:t xml:space="preserve">ambient </w:t>
      </w:r>
      <w:r>
        <w:t xml:space="preserve">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changed in line with the </w:t>
      </w:r>
      <w:r>
        <w:lastRenderedPageBreak/>
        <w:t xml:space="preserve">predictions of the shade-seeking </w:t>
      </w:r>
      <w:r w:rsidR="003244F8">
        <w:t xml:space="preserve">hypothesis </w:t>
      </w:r>
      <w:r>
        <w:t>(</w:t>
      </w:r>
      <w:r w:rsidR="003244F8">
        <w:t>Hypothesis 4</w:t>
      </w:r>
      <w:r>
        <w:t>), this change did not generate the predicted impact on predation risk.</w:t>
      </w:r>
    </w:p>
    <w:p w14:paraId="306DE740" w14:textId="14505510" w:rsidR="00EC0DAE" w:rsidRDefault="00EC0DAE" w:rsidP="007C2A70">
      <w:r>
        <w:tab/>
        <w:t xml:space="preserve">Under the </w:t>
      </w:r>
      <w:r w:rsidR="003244F8">
        <w:t>prey overheating</w:t>
      </w:r>
      <w:r>
        <w:t xml:space="preserve"> (</w:t>
      </w:r>
      <w:r w:rsidR="003244F8">
        <w:t>Hypothesis 5)</w:t>
      </w:r>
      <w:r>
        <w:t xml:space="preserve">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003B5EDD" w:rsidR="00EC0DAE" w:rsidRDefault="00EC0DAE" w:rsidP="007C2A70">
      <w:r>
        <w:tab/>
      </w:r>
      <w:r w:rsidR="00174B22">
        <w:t>Our findings favour</w:t>
      </w:r>
      <w:r>
        <w:t xml:space="preserve"> the reduced </w:t>
      </w:r>
      <w:r w:rsidR="003244F8">
        <w:t xml:space="preserve">daytime </w:t>
      </w:r>
      <w:r>
        <w:t xml:space="preserve">foraging </w:t>
      </w:r>
      <w:r w:rsidR="003244F8">
        <w:t>hypothesis</w:t>
      </w:r>
      <w:r>
        <w:t xml:space="preserve"> (</w:t>
      </w:r>
      <w:r w:rsidR="003244F8">
        <w:t>Hypothesis</w:t>
      </w:r>
      <w:r>
        <w:t xml:space="preserve"> 1) over the other scenarios.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3244F8">
        <w:t>Hypotheses 2 nocturnal prey concentration</w:t>
      </w:r>
      <w:r>
        <w:t>), in dense cover where they are vulnerable to predators (</w:t>
      </w:r>
      <w:r w:rsidR="003244F8">
        <w:t>Hypothesis 4</w:t>
      </w:r>
      <w:r>
        <w:t>, shade-seeking), or more easily captured due to their tendency to overheat during high speed chases (</w:t>
      </w:r>
      <w:r w:rsidR="003244F8">
        <w:t>Hypothesis 5</w:t>
      </w:r>
      <w:r>
        <w:t xml:space="preserve">, </w:t>
      </w:r>
      <w:r w:rsidR="003244F8">
        <w:t>prey</w:t>
      </w:r>
      <w:r>
        <w:t xml:space="preserve"> </w:t>
      </w:r>
      <w:r w:rsidR="007552E1">
        <w:t>overheating</w:t>
      </w:r>
      <w:r>
        <w:t xml:space="preserve">). Hence, while demographic patterns cannot confirm the reduced foraging time </w:t>
      </w:r>
      <w:r w:rsidR="003244F8">
        <w:t>hypothesis</w:t>
      </w:r>
      <w:r>
        <w:t xml:space="preserve"> (</w:t>
      </w:r>
      <w:r w:rsidR="003244F8">
        <w:t>Hypothesis</w:t>
      </w:r>
      <w:r>
        <w:t xml:space="preserve"> 1) as the most </w:t>
      </w:r>
      <w:r>
        <w:lastRenderedPageBreak/>
        <w:t xml:space="preserve">likely mechanism whereby </w:t>
      </w:r>
      <w:r w:rsidR="007D7ACC">
        <w:t xml:space="preserve">ambient </w:t>
      </w:r>
      <w:r>
        <w:t xml:space="preserve">temperature influences predator-prey interactions in this system, they do contribute to refuting </w:t>
      </w:r>
      <w:r w:rsidR="003244F8">
        <w:t>Hypotheses 2-5</w:t>
      </w:r>
      <w:r>
        <w:t>.</w:t>
      </w:r>
    </w:p>
    <w:p w14:paraId="46438486" w14:textId="742A2253"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w:t>
      </w:r>
      <w:r>
        <w:lastRenderedPageBreak/>
        <w:t xml:space="preserve">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86EF70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 xml:space="preserve">Animal handling was </w:t>
      </w:r>
      <w:r>
        <w:lastRenderedPageBreak/>
        <w:t>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2CD0A4ED"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 e101054.</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w:t>
      </w:r>
      <w:r w:rsidRPr="001A46EE">
        <w:rPr>
          <w:rFonts w:ascii="Cambria" w:hAnsi="Cambria"/>
          <w:noProof/>
          <w:sz w:val="23"/>
          <w:szCs w:val="23"/>
        </w:rPr>
        <w:lastRenderedPageBreak/>
        <w:t xml:space="preserve">,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5D20E5A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6B0088A0"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0E865B96" w14:textId="7FDAAD9F"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 xml:space="preserve">Shorrocks, B., Cristescu, B. and Magane, S., 2008. Estimating density of Kirk’s dik‐dik (Madoqua kirkii Günther), impala (Aepyceros melampus Lichtenstein) and common zebra (Equus burchelli Gray) at Mpala, Laikipia District, Kenya. </w:t>
      </w:r>
      <w:r w:rsidRPr="00530C63">
        <w:rPr>
          <w:rFonts w:ascii="Cambria" w:hAnsi="Cambria"/>
          <w:i/>
          <w:iCs/>
          <w:noProof/>
          <w:sz w:val="23"/>
          <w:szCs w:val="23"/>
        </w:rPr>
        <w:t>African journal of ecology</w:t>
      </w:r>
      <w:r w:rsidRPr="00530C63">
        <w:rPr>
          <w:rFonts w:ascii="Cambria" w:hAnsi="Cambria"/>
          <w:noProof/>
          <w:sz w:val="23"/>
          <w:szCs w:val="23"/>
        </w:rPr>
        <w:t>, 46(4), pp.612-619.</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7133AFA5" w:rsidR="00A91085" w:rsidRDefault="00C34EAC" w:rsidP="00C34EAC">
            <w:pPr>
              <w:spacing w:line="240" w:lineRule="auto"/>
              <w:ind w:left="-3397" w:firstLine="3397"/>
            </w:pPr>
            <w:r>
              <w:t>Table 1: Hypotheses and predicted changes in predation risk at high ambient temperatures</w:t>
            </w:r>
          </w:p>
        </w:tc>
      </w:tr>
      <w:tr w:rsidR="00A91085" w14:paraId="24BE6B4C" w14:textId="77777777" w:rsidTr="00C34EAC">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3BE3B162" w:rsidR="00A91085" w:rsidRPr="001C069B" w:rsidRDefault="00A91085" w:rsidP="00220E8F">
            <w:pPr>
              <w:pStyle w:val="NoSpacing"/>
              <w:spacing w:line="276" w:lineRule="auto"/>
              <w:rPr>
                <w:b/>
                <w:bCs/>
              </w:rPr>
            </w:pPr>
            <w:r w:rsidRPr="001C069B">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34EAC">
        <w:tc>
          <w:tcPr>
            <w:tcW w:w="2375" w:type="dxa"/>
            <w:tcBorders>
              <w:top w:val="single" w:sz="18" w:space="0" w:color="auto"/>
              <w:left w:val="nil"/>
              <w:right w:val="nil"/>
            </w:tcBorders>
          </w:tcPr>
          <w:p w14:paraId="3826FC88" w14:textId="79231023" w:rsidR="00A91085" w:rsidRDefault="00A91085" w:rsidP="00A91085">
            <w:pPr>
              <w:pStyle w:val="NoSpacing"/>
            </w:pPr>
            <w:r>
              <w:t>Hypothesis 1: Reduced daytime foraging</w:t>
            </w:r>
          </w:p>
        </w:tc>
        <w:tc>
          <w:tcPr>
            <w:tcW w:w="1277" w:type="dxa"/>
            <w:tcBorders>
              <w:top w:val="single" w:sz="18" w:space="0" w:color="auto"/>
              <w:left w:val="nil"/>
              <w:right w:val="nil"/>
            </w:tcBorders>
          </w:tcPr>
          <w:p w14:paraId="60BDAB2E" w14:textId="54E3FB63" w:rsidR="00A91085" w:rsidRDefault="00A91085" w:rsidP="00A91085">
            <w:pPr>
              <w:pStyle w:val="NoSpacing"/>
            </w:pPr>
            <w:r>
              <w:t>Wild dogs</w:t>
            </w:r>
          </w:p>
        </w:tc>
        <w:tc>
          <w:tcPr>
            <w:tcW w:w="3969" w:type="dxa"/>
            <w:tcBorders>
              <w:top w:val="single" w:sz="18" w:space="0" w:color="auto"/>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single" w:sz="18" w:space="0" w:color="auto"/>
              <w:left w:val="nil"/>
              <w:right w:val="nil"/>
            </w:tcBorders>
          </w:tcPr>
          <w:p w14:paraId="442B94BF" w14:textId="52D6E1D4" w:rsidR="00A91085" w:rsidRPr="00CA1E75" w:rsidRDefault="00A91085" w:rsidP="00A91085">
            <w:pPr>
              <w:pStyle w:val="NoSpacing"/>
            </w:pPr>
            <w:r w:rsidRPr="00CA1E75">
              <w:t>Dikdik live at higher densities so are predicted to be selected by a predator with limited time</w:t>
            </w:r>
            <w:r w:rsidR="00BB025E">
              <w:rPr>
                <w:vertAlign w:val="superscript"/>
              </w:rPr>
              <w:t>2</w:t>
            </w:r>
            <w:r>
              <w:t>.</w:t>
            </w:r>
          </w:p>
        </w:tc>
        <w:tc>
          <w:tcPr>
            <w:tcW w:w="2728" w:type="dxa"/>
            <w:tcBorders>
              <w:top w:val="single" w:sz="18" w:space="0" w:color="auto"/>
              <w:left w:val="nil"/>
              <w:right w:val="nil"/>
            </w:tcBorders>
          </w:tcPr>
          <w:p w14:paraId="56F62B77" w14:textId="04A4652D" w:rsidR="00A91085" w:rsidRPr="00CA1E75" w:rsidRDefault="00A91085" w:rsidP="00A91085">
            <w:pPr>
              <w:pStyle w:val="NoSpacing"/>
            </w:pPr>
            <w:r>
              <w:t>Increased ratio of dikdik to impala</w:t>
            </w:r>
          </w:p>
        </w:tc>
      </w:tr>
      <w:tr w:rsidR="00C34EAC" w14:paraId="508A3E4D" w14:textId="77777777" w:rsidTr="00C34EAC">
        <w:trPr>
          <w:trHeight w:val="891"/>
        </w:trPr>
        <w:tc>
          <w:tcPr>
            <w:tcW w:w="2375" w:type="dxa"/>
            <w:tcBorders>
              <w:left w:val="nil"/>
              <w:right w:val="nil"/>
            </w:tcBorders>
          </w:tcPr>
          <w:p w14:paraId="21746954" w14:textId="4EA02144" w:rsidR="00C34EAC" w:rsidRDefault="00C34EAC" w:rsidP="00C34EAC">
            <w:pPr>
              <w:pStyle w:val="NoSpacing"/>
            </w:pPr>
            <w:r>
              <w:t>Hypothesis 2: Nocturnal prey concentration</w:t>
            </w:r>
          </w:p>
        </w:tc>
        <w:tc>
          <w:tcPr>
            <w:tcW w:w="1277" w:type="dxa"/>
            <w:tcBorders>
              <w:left w:val="nil"/>
              <w:right w:val="nil"/>
            </w:tcBorders>
          </w:tcPr>
          <w:p w14:paraId="711976FA" w14:textId="407529B0" w:rsidR="00C34EAC" w:rsidRDefault="00C34EAC" w:rsidP="00C34EAC">
            <w:pPr>
              <w:pStyle w:val="NoSpacing"/>
            </w:pPr>
            <w:r>
              <w:t>Impala</w:t>
            </w:r>
          </w:p>
        </w:tc>
        <w:tc>
          <w:tcPr>
            <w:tcW w:w="3969" w:type="dxa"/>
            <w:tcBorders>
              <w:left w:val="nil"/>
              <w:right w:val="nil"/>
            </w:tcBorders>
          </w:tcPr>
          <w:p w14:paraId="09F97DAE" w14:textId="69CD19C1" w:rsidR="00C34EAC" w:rsidRPr="00CA1E75" w:rsidRDefault="00C34EAC" w:rsidP="00C34EAC">
            <w:pPr>
              <w:pStyle w:val="NoSpacing"/>
            </w:pPr>
            <w:r>
              <w:t>Impala gather in glades at night.</w:t>
            </w:r>
          </w:p>
        </w:tc>
        <w:tc>
          <w:tcPr>
            <w:tcW w:w="4394" w:type="dxa"/>
            <w:tcBorders>
              <w:left w:val="nil"/>
              <w:right w:val="nil"/>
            </w:tcBorders>
          </w:tcPr>
          <w:p w14:paraId="43573E99" w14:textId="2A7C31C5" w:rsidR="00C34EAC" w:rsidRPr="00744BC1" w:rsidRDefault="00C34EAC" w:rsidP="00BB025E">
            <w:pPr>
              <w:pStyle w:val="NoSpacing"/>
            </w:pPr>
            <w:r>
              <w:t>Impala are predictably located at night making them easier to locate</w:t>
            </w:r>
            <w:r w:rsidR="00BB025E" w:rsidRPr="00BB025E">
              <w:rPr>
                <w:vertAlign w:val="superscript"/>
              </w:rPr>
              <w:t>3</w:t>
            </w:r>
            <w:r>
              <w:t>.</w:t>
            </w:r>
          </w:p>
        </w:tc>
        <w:tc>
          <w:tcPr>
            <w:tcW w:w="2728" w:type="dxa"/>
            <w:tcBorders>
              <w:left w:val="nil"/>
              <w:right w:val="nil"/>
            </w:tcBorders>
          </w:tcPr>
          <w:p w14:paraId="05094AE1" w14:textId="54A5EB72" w:rsidR="00C34EAC" w:rsidRDefault="00C34EAC" w:rsidP="00C34EAC">
            <w:pPr>
              <w:pStyle w:val="NoSpacing"/>
            </w:pPr>
            <w:r>
              <w:t>Decreased ratio of dikdik to impala</w:t>
            </w:r>
          </w:p>
        </w:tc>
      </w:tr>
      <w:tr w:rsidR="00C34EAC" w14:paraId="4B22EE04" w14:textId="77777777" w:rsidTr="00C34EAC">
        <w:trPr>
          <w:trHeight w:val="966"/>
        </w:trPr>
        <w:tc>
          <w:tcPr>
            <w:tcW w:w="2375" w:type="dxa"/>
            <w:tcBorders>
              <w:left w:val="nil"/>
              <w:right w:val="nil"/>
            </w:tcBorders>
          </w:tcPr>
          <w:p w14:paraId="338E3B3B" w14:textId="0E2442E6" w:rsidR="00C34EAC" w:rsidRDefault="00C34EAC" w:rsidP="00C34EAC">
            <w:pPr>
              <w:pStyle w:val="NoSpacing"/>
            </w:pPr>
            <w:r>
              <w:t>Hypothesis 3a: Increased night time foraging</w:t>
            </w:r>
          </w:p>
        </w:tc>
        <w:tc>
          <w:tcPr>
            <w:tcW w:w="1277" w:type="dxa"/>
            <w:tcBorders>
              <w:left w:val="nil"/>
              <w:right w:val="nil"/>
            </w:tcBorders>
          </w:tcPr>
          <w:p w14:paraId="72831B06" w14:textId="202738D0" w:rsidR="00C34EAC" w:rsidRDefault="00C34EAC" w:rsidP="00C34EAC">
            <w:pPr>
              <w:pStyle w:val="NoSpacing"/>
            </w:pPr>
            <w:r>
              <w:t>Wild dogs</w:t>
            </w:r>
          </w:p>
        </w:tc>
        <w:tc>
          <w:tcPr>
            <w:tcW w:w="3969" w:type="dxa"/>
            <w:tcBorders>
              <w:left w:val="nil"/>
              <w:right w:val="nil"/>
            </w:tcBorders>
          </w:tcPr>
          <w:p w14:paraId="2AB0B828" w14:textId="30473906" w:rsidR="00C34EAC" w:rsidRDefault="00C34EAC" w:rsidP="00C34EAC">
            <w:pPr>
              <w:pStyle w:val="NoSpacing"/>
            </w:pPr>
            <w:r w:rsidRPr="00CA1E75">
              <w:t>Wild dogs are expected to increase activity at night, because daytime foraging is constrained</w:t>
            </w:r>
            <w:r w:rsidRPr="00C34EAC">
              <w:rPr>
                <w:vertAlign w:val="superscript"/>
              </w:rPr>
              <w:t>1</w:t>
            </w:r>
            <w:r>
              <w:t>.</w:t>
            </w:r>
          </w:p>
        </w:tc>
        <w:tc>
          <w:tcPr>
            <w:tcW w:w="4394" w:type="dxa"/>
            <w:vMerge w:val="restart"/>
            <w:tcBorders>
              <w:left w:val="nil"/>
              <w:right w:val="nil"/>
            </w:tcBorders>
          </w:tcPr>
          <w:p w14:paraId="58959D7D" w14:textId="49A57F14" w:rsidR="00C34EAC" w:rsidRDefault="00C34EAC" w:rsidP="00C34EAC">
            <w:pPr>
              <w:pStyle w:val="NoSpacing"/>
            </w:pPr>
            <w:r>
              <w:t>At high temperatures wild dogs are more active at night, when impala are easier to locate as they gather in glades</w:t>
            </w:r>
            <w:r w:rsidR="00BB025E">
              <w:rPr>
                <w:vertAlign w:val="superscript"/>
              </w:rPr>
              <w:t>3</w:t>
            </w:r>
            <w:r>
              <w:t>. Impala are therefore at higher risk when wild dogs hunt more at night.</w:t>
            </w:r>
          </w:p>
        </w:tc>
        <w:tc>
          <w:tcPr>
            <w:tcW w:w="2728" w:type="dxa"/>
            <w:vMerge w:val="restart"/>
            <w:tcBorders>
              <w:left w:val="nil"/>
              <w:right w:val="nil"/>
            </w:tcBorders>
          </w:tcPr>
          <w:p w14:paraId="7EC79EC5" w14:textId="5829EA49" w:rsidR="00C34EAC" w:rsidRDefault="00C34EAC" w:rsidP="00C34EAC">
            <w:pPr>
              <w:pStyle w:val="NoSpacing"/>
            </w:pPr>
            <w:r>
              <w:t>Decreased ratio of dikdik to impala</w:t>
            </w:r>
          </w:p>
        </w:tc>
      </w:tr>
      <w:tr w:rsidR="00C34EAC" w14:paraId="4735A21A" w14:textId="77777777" w:rsidTr="00C34EAC">
        <w:trPr>
          <w:trHeight w:val="1122"/>
        </w:trPr>
        <w:tc>
          <w:tcPr>
            <w:tcW w:w="2375" w:type="dxa"/>
            <w:tcBorders>
              <w:left w:val="nil"/>
              <w:right w:val="nil"/>
            </w:tcBorders>
          </w:tcPr>
          <w:p w14:paraId="5EC49B0C" w14:textId="5B0DDBA5" w:rsidR="00C34EAC" w:rsidRDefault="00C34EAC" w:rsidP="00C34EAC">
            <w:pPr>
              <w:pStyle w:val="NoSpacing"/>
            </w:pPr>
            <w:r>
              <w:t>Hypothesis 3b: Nocturnal prey targeting</w:t>
            </w:r>
          </w:p>
        </w:tc>
        <w:tc>
          <w:tcPr>
            <w:tcW w:w="1277" w:type="dxa"/>
            <w:tcBorders>
              <w:left w:val="nil"/>
              <w:right w:val="nil"/>
            </w:tcBorders>
          </w:tcPr>
          <w:p w14:paraId="377D0DED" w14:textId="3DB01CB6" w:rsidR="00C34EAC" w:rsidRDefault="00C34EAC" w:rsidP="00C34EAC">
            <w:pPr>
              <w:pStyle w:val="NoSpacing"/>
            </w:pPr>
            <w:r>
              <w:t>Wild dogs</w:t>
            </w:r>
          </w:p>
        </w:tc>
        <w:tc>
          <w:tcPr>
            <w:tcW w:w="3969" w:type="dxa"/>
            <w:tcBorders>
              <w:left w:val="nil"/>
              <w:right w:val="nil"/>
            </w:tcBorders>
          </w:tcPr>
          <w:p w14:paraId="538C0C85" w14:textId="02E3169B" w:rsidR="00C34EAC" w:rsidRDefault="00C34EAC" w:rsidP="00C34EAC">
            <w:pPr>
              <w:pStyle w:val="NoSpacing"/>
            </w:pPr>
            <w:r>
              <w:t xml:space="preserve">Wild </w:t>
            </w:r>
            <w:r w:rsidR="00BB025E">
              <w:t>dogs’</w:t>
            </w:r>
            <w:r>
              <w:t xml:space="preserve"> nocturnal activity is concentrated around glades because this is where their prey </w:t>
            </w:r>
            <w:proofErr w:type="gramStart"/>
            <w:r>
              <w:t>are</w:t>
            </w:r>
            <w:proofErr w:type="gramEnd"/>
            <w:r>
              <w:t xml:space="preserve"> </w:t>
            </w:r>
            <w:r w:rsidR="00BB025E">
              <w:t>predictably</w:t>
            </w:r>
            <w:r>
              <w:t xml:space="preserve"> located.</w:t>
            </w:r>
          </w:p>
        </w:tc>
        <w:tc>
          <w:tcPr>
            <w:tcW w:w="4394" w:type="dxa"/>
            <w:vMerge/>
            <w:tcBorders>
              <w:left w:val="nil"/>
              <w:right w:val="nil"/>
            </w:tcBorders>
          </w:tcPr>
          <w:p w14:paraId="3EC938D6" w14:textId="17326FD3" w:rsidR="00C34EAC" w:rsidRDefault="00C34EAC" w:rsidP="00C34EAC">
            <w:pPr>
              <w:pStyle w:val="NoSpacing"/>
            </w:pPr>
          </w:p>
        </w:tc>
        <w:tc>
          <w:tcPr>
            <w:tcW w:w="2728" w:type="dxa"/>
            <w:vMerge/>
            <w:tcBorders>
              <w:left w:val="nil"/>
              <w:right w:val="nil"/>
            </w:tcBorders>
          </w:tcPr>
          <w:p w14:paraId="48964082" w14:textId="32CA552D" w:rsidR="00C34EAC" w:rsidRDefault="00C34EAC" w:rsidP="00C34EAC">
            <w:pPr>
              <w:pStyle w:val="NoSpacing"/>
            </w:pPr>
          </w:p>
        </w:tc>
      </w:tr>
      <w:tr w:rsidR="00C34EAC" w14:paraId="4E14C72B" w14:textId="77777777" w:rsidTr="00C34EAC">
        <w:trPr>
          <w:trHeight w:val="848"/>
        </w:trPr>
        <w:tc>
          <w:tcPr>
            <w:tcW w:w="2375" w:type="dxa"/>
            <w:tcBorders>
              <w:left w:val="nil"/>
              <w:right w:val="nil"/>
            </w:tcBorders>
          </w:tcPr>
          <w:p w14:paraId="3821087A" w14:textId="714CAE94" w:rsidR="00C34EAC" w:rsidRDefault="00C34EAC" w:rsidP="00C34EAC">
            <w:pPr>
              <w:pStyle w:val="NoSpacing"/>
            </w:pPr>
            <w:r>
              <w:t>Hypothesis 4: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95F3C8F" w:rsidR="00C34EAC" w:rsidRDefault="00C34EAC" w:rsidP="00C34EAC">
            <w:pPr>
              <w:pStyle w:val="NoSpacing"/>
            </w:pPr>
            <w:r>
              <w:t>Wild dogs, impala and dikdik move into denser vegetation at high temperatures to avoid overheating.</w:t>
            </w:r>
          </w:p>
        </w:tc>
        <w:tc>
          <w:tcPr>
            <w:tcW w:w="4394" w:type="dxa"/>
            <w:tcBorders>
              <w:left w:val="nil"/>
              <w:right w:val="nil"/>
            </w:tcBorders>
          </w:tcPr>
          <w:p w14:paraId="588B7283" w14:textId="3B74017C" w:rsidR="00C34EAC" w:rsidRPr="00C34EAC" w:rsidRDefault="00C34EAC" w:rsidP="00BB025E">
            <w:pPr>
              <w:pStyle w:val="NoSpacing"/>
              <w:rPr>
                <w:sz w:val="24"/>
                <w:szCs w:val="24"/>
              </w:rPr>
            </w:pPr>
            <w:r>
              <w:t>Predation risk on impala increases as predation by wild dogs on impala is higher in denser vegetation</w:t>
            </w:r>
            <w:r w:rsidR="00BB025E">
              <w:rPr>
                <w:vertAlign w:val="superscript"/>
              </w:rPr>
              <w:t>4</w:t>
            </w:r>
            <w:r>
              <w:rPr>
                <w:sz w:val="24"/>
                <w:szCs w:val="24"/>
              </w:rPr>
              <w:t>.</w:t>
            </w:r>
          </w:p>
        </w:tc>
        <w:tc>
          <w:tcPr>
            <w:tcW w:w="2728" w:type="dxa"/>
            <w:tcBorders>
              <w:left w:val="nil"/>
              <w:right w:val="nil"/>
            </w:tcBorders>
          </w:tcPr>
          <w:p w14:paraId="78B4E07B" w14:textId="339286B6" w:rsidR="00C34EAC" w:rsidRDefault="00C34EAC" w:rsidP="00C34EAC">
            <w:pPr>
              <w:pStyle w:val="NoSpacing"/>
            </w:pPr>
            <w:r>
              <w:t>Decreased ratio of dikdik to impala</w:t>
            </w:r>
          </w:p>
        </w:tc>
      </w:tr>
      <w:tr w:rsidR="00C34EAC" w14:paraId="0B954166" w14:textId="77777777" w:rsidTr="00C34EAC">
        <w:trPr>
          <w:trHeight w:val="1089"/>
        </w:trPr>
        <w:tc>
          <w:tcPr>
            <w:tcW w:w="2375" w:type="dxa"/>
            <w:tcBorders>
              <w:left w:val="nil"/>
              <w:right w:val="nil"/>
            </w:tcBorders>
          </w:tcPr>
          <w:p w14:paraId="0F87D405" w14:textId="12663D73" w:rsidR="00C34EAC" w:rsidRDefault="00C34EAC" w:rsidP="00C34EAC">
            <w:pPr>
              <w:pStyle w:val="NoSpacing"/>
            </w:pPr>
            <w:r>
              <w:t>Hypothesis 5: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2E86E812" w:rsidR="00C34EAC" w:rsidRDefault="00C34EAC" w:rsidP="00C34EAC">
            <w:pPr>
              <w:pStyle w:val="NoSpacing"/>
            </w:pPr>
            <w:r>
              <w:t>At high temperatures larger bodied animals overheat more quickly, and therefore impala overheat faster than dikdik when temperatures are hot.</w:t>
            </w:r>
          </w:p>
        </w:tc>
        <w:tc>
          <w:tcPr>
            <w:tcW w:w="4394" w:type="dxa"/>
            <w:tcBorders>
              <w:left w:val="nil"/>
              <w:right w:val="nil"/>
            </w:tcBorders>
          </w:tcPr>
          <w:p w14:paraId="2E9E6167" w14:textId="2FEDEA17" w:rsidR="00C34EAC" w:rsidRDefault="00C34EAC" w:rsidP="00BB025E">
            <w:pPr>
              <w:pStyle w:val="NoSpacing"/>
            </w:pPr>
            <w:r>
              <w:rPr>
                <w:sz w:val="24"/>
                <w:szCs w:val="24"/>
              </w:rPr>
              <w:t>Chase times for impala fall as they overheat more quickly than the smaller bodied wild dogs</w:t>
            </w:r>
            <w:r w:rsidR="00BB025E">
              <w:rPr>
                <w:sz w:val="24"/>
                <w:szCs w:val="24"/>
                <w:vertAlign w:val="superscript"/>
              </w:rPr>
              <w:t>5</w:t>
            </w:r>
            <w:r>
              <w:rPr>
                <w:sz w:val="24"/>
                <w:szCs w:val="24"/>
              </w:rPr>
              <w:t>.</w:t>
            </w:r>
          </w:p>
        </w:tc>
        <w:tc>
          <w:tcPr>
            <w:tcW w:w="2728" w:type="dxa"/>
            <w:tcBorders>
              <w:left w:val="nil"/>
              <w:right w:val="nil"/>
            </w:tcBorders>
          </w:tcPr>
          <w:p w14:paraId="0D0B7507" w14:textId="7730853E" w:rsidR="00C34EAC" w:rsidRDefault="00C34EAC" w:rsidP="00C34EAC">
            <w:pPr>
              <w:pStyle w:val="NoSpacing"/>
            </w:pPr>
            <w:r>
              <w:t>Decreased ratio of dikdik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59C8FED6" w:rsidR="00C34EAC" w:rsidRDefault="00C34EAC" w:rsidP="00BB025E">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5620D85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2206DC30"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4693D4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07B94EB5"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1A2B89D6" w:rsidR="00187264" w:rsidRPr="005F0658" w:rsidRDefault="002E1BC9" w:rsidP="00187264">
            <w:pPr>
              <w:pStyle w:val="NoSpacing"/>
              <w:rPr>
                <w:sz w:val="24"/>
                <w:szCs w:val="24"/>
              </w:rPr>
            </w:pPr>
            <w:r>
              <w:rPr>
                <w:sz w:val="24"/>
                <w:szCs w:val="24"/>
              </w:rPr>
              <w:t>D</w:t>
            </w:r>
            <w:r w:rsidR="00187264" w:rsidRPr="005F0658">
              <w:rPr>
                <w:sz w:val="24"/>
                <w:szCs w:val="24"/>
              </w:rPr>
              <w:t>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031536DB" w:rsidR="00187264" w:rsidRPr="005F0658" w:rsidRDefault="002E1BC9" w:rsidP="00187264">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27FE65C0" w:rsidR="00187264" w:rsidRPr="005F0658" w:rsidRDefault="002E1BC9" w:rsidP="00174B22">
            <w:pPr>
              <w:pStyle w:val="NoSpacing"/>
              <w:rPr>
                <w:sz w:val="24"/>
                <w:szCs w:val="24"/>
              </w:rPr>
            </w:pPr>
            <w:r>
              <w:rPr>
                <w:sz w:val="24"/>
                <w:szCs w:val="24"/>
              </w:rPr>
              <w:t>M</w:t>
            </w:r>
            <w:r w:rsidR="00187264" w:rsidRPr="005F0658">
              <w:rPr>
                <w:sz w:val="24"/>
                <w:szCs w:val="24"/>
              </w:rPr>
              <w:t xml:space="preserve">or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66678E6F" w:rsidR="00187264" w:rsidRPr="005F0658" w:rsidRDefault="002E1BC9" w:rsidP="00174B22">
            <w:pPr>
              <w:pStyle w:val="NoSpacing"/>
              <w:rPr>
                <w:sz w:val="24"/>
                <w:szCs w:val="24"/>
              </w:rPr>
            </w:pPr>
            <w:r>
              <w:rPr>
                <w:sz w:val="24"/>
                <w:szCs w:val="24"/>
              </w:rPr>
              <w:t>E</w:t>
            </w:r>
            <w:r w:rsidR="00187264" w:rsidRPr="005F0658">
              <w:rPr>
                <w:sz w:val="24"/>
                <w:szCs w:val="24"/>
              </w:rPr>
              <w:t xml:space="preserve">ve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384A4C9E" w:rsidR="00187264" w:rsidRPr="005F0658" w:rsidRDefault="002E1BC9" w:rsidP="00174B22">
            <w:pPr>
              <w:pStyle w:val="NoSpacing"/>
              <w:rPr>
                <w:sz w:val="24"/>
                <w:szCs w:val="24"/>
              </w:rPr>
            </w:pPr>
            <w:r>
              <w:rPr>
                <w:sz w:val="24"/>
                <w:szCs w:val="24"/>
              </w:rPr>
              <w:t>N</w:t>
            </w:r>
            <w:r w:rsidR="00187264" w:rsidRPr="005F0658">
              <w:rPr>
                <w:sz w:val="24"/>
                <w:szCs w:val="24"/>
              </w:rPr>
              <w:t xml:space="preserve">ight </w:t>
            </w:r>
            <w:r w:rsidR="00187264" w:rsidRPr="005F0658">
              <w:rPr>
                <w:i/>
                <w:iCs/>
                <w:sz w:val="24"/>
                <w:szCs w:val="24"/>
              </w:rPr>
              <w:t>vs</w:t>
            </w:r>
            <w:r w:rsidR="00187264"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5C532A7E" w:rsidR="00187264" w:rsidRPr="005F0658" w:rsidRDefault="002E1BC9" w:rsidP="00174B22">
            <w:pPr>
              <w:pStyle w:val="NoSpacing"/>
              <w:rPr>
                <w:sz w:val="24"/>
                <w:szCs w:val="24"/>
              </w:rPr>
            </w:pPr>
            <w:r>
              <w:rPr>
                <w:sz w:val="24"/>
                <w:szCs w:val="24"/>
              </w:rPr>
              <w:t>W</w:t>
            </w:r>
            <w:r w:rsidR="00187264" w:rsidRPr="005F0658">
              <w:rPr>
                <w:sz w:val="24"/>
                <w:szCs w:val="24"/>
              </w:rPr>
              <w:t xml:space="preserve">et </w:t>
            </w:r>
            <w:r w:rsidR="00187264" w:rsidRPr="005F0658">
              <w:rPr>
                <w:i/>
                <w:iCs/>
                <w:sz w:val="24"/>
                <w:szCs w:val="24"/>
              </w:rPr>
              <w:t>vs</w:t>
            </w:r>
            <w:r w:rsidR="00187264"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A325F6" w:rsidRPr="005F0658" w14:paraId="42CEDEC1" w14:textId="77777777" w:rsidTr="005379DD">
        <w:trPr>
          <w:trHeight w:val="324"/>
        </w:trPr>
        <w:tc>
          <w:tcPr>
            <w:tcW w:w="1560" w:type="dxa"/>
            <w:vMerge w:val="restart"/>
            <w:tcBorders>
              <w:top w:val="single" w:sz="18" w:space="0" w:color="auto"/>
            </w:tcBorders>
            <w:vAlign w:val="center"/>
          </w:tcPr>
          <w:p w14:paraId="2C024EDF" w14:textId="77777777" w:rsidR="00A325F6" w:rsidRPr="005F0658" w:rsidRDefault="00A325F6"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4253B560" w:rsidR="00A325F6" w:rsidRPr="005F0658" w:rsidRDefault="00A325F6" w:rsidP="00174B22">
            <w:pPr>
              <w:pStyle w:val="NoSpacing"/>
              <w:rPr>
                <w:sz w:val="24"/>
                <w:szCs w:val="24"/>
              </w:rPr>
            </w:pPr>
            <w:r>
              <w:rPr>
                <w:sz w:val="24"/>
                <w:szCs w:val="24"/>
              </w:rPr>
              <w:t>0.4</w:t>
            </w:r>
          </w:p>
        </w:tc>
        <w:tc>
          <w:tcPr>
            <w:tcW w:w="1134" w:type="dxa"/>
            <w:tcBorders>
              <w:top w:val="single" w:sz="18" w:space="0" w:color="auto"/>
              <w:bottom w:val="nil"/>
            </w:tcBorders>
            <w:vAlign w:val="center"/>
          </w:tcPr>
          <w:p w14:paraId="7D3F8E48" w14:textId="5C6A9A67" w:rsidR="00A325F6" w:rsidRPr="005F0658" w:rsidRDefault="00A325F6" w:rsidP="00174B22">
            <w:pPr>
              <w:pStyle w:val="NoSpacing"/>
              <w:rPr>
                <w:sz w:val="24"/>
                <w:szCs w:val="24"/>
              </w:rPr>
            </w:pPr>
            <w:r w:rsidRPr="005F0658">
              <w:rPr>
                <w:sz w:val="24"/>
                <w:szCs w:val="24"/>
              </w:rPr>
              <w:t>0.</w:t>
            </w:r>
            <w:r>
              <w:rPr>
                <w:sz w:val="24"/>
                <w:szCs w:val="24"/>
              </w:rPr>
              <w:t>1</w:t>
            </w:r>
          </w:p>
        </w:tc>
        <w:tc>
          <w:tcPr>
            <w:tcW w:w="1120" w:type="dxa"/>
            <w:tcBorders>
              <w:top w:val="single" w:sz="18" w:space="0" w:color="auto"/>
              <w:bottom w:val="nil"/>
            </w:tcBorders>
            <w:vAlign w:val="center"/>
          </w:tcPr>
          <w:p w14:paraId="0A4268D4" w14:textId="542D1B64" w:rsidR="00A325F6" w:rsidRPr="005F0658" w:rsidRDefault="00A325F6" w:rsidP="00174B22">
            <w:pPr>
              <w:pStyle w:val="NoSpacing"/>
              <w:rPr>
                <w:sz w:val="24"/>
                <w:szCs w:val="24"/>
              </w:rPr>
            </w:pPr>
            <w:r w:rsidRPr="005F0658">
              <w:rPr>
                <w:sz w:val="24"/>
                <w:szCs w:val="24"/>
              </w:rPr>
              <w:t>0.</w:t>
            </w:r>
            <w:r>
              <w:rPr>
                <w:sz w:val="24"/>
                <w:szCs w:val="24"/>
              </w:rPr>
              <w:t>7</w:t>
            </w:r>
          </w:p>
        </w:tc>
        <w:tc>
          <w:tcPr>
            <w:tcW w:w="1999" w:type="dxa"/>
            <w:tcBorders>
              <w:top w:val="single" w:sz="18" w:space="0" w:color="auto"/>
              <w:bottom w:val="nil"/>
            </w:tcBorders>
            <w:vAlign w:val="center"/>
          </w:tcPr>
          <w:p w14:paraId="30BC4C7B" w14:textId="0906C7CF" w:rsidR="00A325F6" w:rsidRPr="005F0658" w:rsidRDefault="00A325F6" w:rsidP="00174B22">
            <w:pPr>
              <w:pStyle w:val="NoSpacing"/>
              <w:rPr>
                <w:sz w:val="24"/>
                <w:szCs w:val="24"/>
              </w:rPr>
            </w:pPr>
            <w:r w:rsidRPr="005F0658">
              <w:rPr>
                <w:sz w:val="24"/>
                <w:szCs w:val="24"/>
              </w:rPr>
              <w:t>— (</w:t>
            </w:r>
            <w:r w:rsidR="00BD698D">
              <w:rPr>
                <w:sz w:val="24"/>
                <w:szCs w:val="24"/>
              </w:rPr>
              <w:t>4</w:t>
            </w:r>
            <w:r w:rsidRPr="005F0658">
              <w:rPr>
                <w:sz w:val="24"/>
                <w:szCs w:val="24"/>
              </w:rPr>
              <w:t>)</w:t>
            </w:r>
          </w:p>
        </w:tc>
      </w:tr>
      <w:tr w:rsidR="00A325F6" w:rsidRPr="005F0658" w14:paraId="4449FD6A" w14:textId="77777777" w:rsidTr="005379DD">
        <w:trPr>
          <w:trHeight w:val="324"/>
        </w:trPr>
        <w:tc>
          <w:tcPr>
            <w:tcW w:w="1560" w:type="dxa"/>
            <w:vMerge/>
            <w:vAlign w:val="center"/>
          </w:tcPr>
          <w:p w14:paraId="15446450"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7BC90E80" w14:textId="2B85B8CC" w:rsidR="00A325F6" w:rsidRPr="005F0658" w:rsidRDefault="002E1BC9" w:rsidP="00174B22">
            <w:pPr>
              <w:pStyle w:val="NoSpacing"/>
              <w:rPr>
                <w:sz w:val="24"/>
                <w:szCs w:val="24"/>
              </w:rPr>
            </w:pPr>
            <w:r>
              <w:rPr>
                <w:sz w:val="24"/>
                <w:szCs w:val="24"/>
              </w:rPr>
              <w:t>D</w:t>
            </w:r>
            <w:r w:rsidR="00A325F6" w:rsidRPr="005F0658">
              <w:rPr>
                <w:sz w:val="24"/>
                <w:szCs w:val="24"/>
              </w:rPr>
              <w:t xml:space="preserve">enning </w:t>
            </w:r>
            <w:r w:rsidR="00A325F6" w:rsidRPr="005F0658">
              <w:rPr>
                <w:i/>
                <w:iCs/>
                <w:sz w:val="24"/>
                <w:szCs w:val="24"/>
              </w:rPr>
              <w:t>vs</w:t>
            </w:r>
            <w:r w:rsidR="00A325F6" w:rsidRPr="005F0658">
              <w:rPr>
                <w:sz w:val="24"/>
                <w:szCs w:val="24"/>
              </w:rPr>
              <w:t xml:space="preserve"> not</w:t>
            </w:r>
          </w:p>
        </w:tc>
        <w:tc>
          <w:tcPr>
            <w:tcW w:w="1134" w:type="dxa"/>
            <w:tcBorders>
              <w:top w:val="nil"/>
              <w:left w:val="nil"/>
              <w:bottom w:val="nil"/>
              <w:right w:val="nil"/>
            </w:tcBorders>
            <w:vAlign w:val="center"/>
          </w:tcPr>
          <w:p w14:paraId="6B3E429A" w14:textId="37FA3C4A" w:rsidR="00A325F6" w:rsidRPr="005F0658" w:rsidRDefault="00A325F6" w:rsidP="00174B22">
            <w:pPr>
              <w:pStyle w:val="NoSpacing"/>
              <w:rPr>
                <w:sz w:val="24"/>
                <w:szCs w:val="24"/>
              </w:rPr>
            </w:pPr>
            <w:r>
              <w:rPr>
                <w:sz w:val="24"/>
                <w:szCs w:val="24"/>
              </w:rPr>
              <w:t>0.04</w:t>
            </w:r>
          </w:p>
        </w:tc>
        <w:tc>
          <w:tcPr>
            <w:tcW w:w="1134" w:type="dxa"/>
            <w:tcBorders>
              <w:top w:val="nil"/>
              <w:left w:val="nil"/>
              <w:bottom w:val="nil"/>
              <w:right w:val="nil"/>
            </w:tcBorders>
            <w:vAlign w:val="center"/>
          </w:tcPr>
          <w:p w14:paraId="4E8E02C2" w14:textId="2A363BDF" w:rsidR="00A325F6" w:rsidRPr="005F0658" w:rsidRDefault="00A325F6" w:rsidP="00174B22">
            <w:pPr>
              <w:pStyle w:val="NoSpacing"/>
              <w:rPr>
                <w:sz w:val="24"/>
                <w:szCs w:val="24"/>
              </w:rPr>
            </w:pPr>
            <w:r>
              <w:rPr>
                <w:sz w:val="24"/>
                <w:szCs w:val="24"/>
              </w:rPr>
              <w:t>0.02</w:t>
            </w:r>
          </w:p>
        </w:tc>
        <w:tc>
          <w:tcPr>
            <w:tcW w:w="1120" w:type="dxa"/>
            <w:tcBorders>
              <w:top w:val="nil"/>
              <w:left w:val="nil"/>
              <w:bottom w:val="nil"/>
              <w:right w:val="nil"/>
            </w:tcBorders>
            <w:vAlign w:val="center"/>
          </w:tcPr>
          <w:p w14:paraId="390CAD36" w14:textId="57B8462C" w:rsidR="00A325F6" w:rsidRPr="005F0658" w:rsidRDefault="00A325F6" w:rsidP="00174B22">
            <w:pPr>
              <w:pStyle w:val="NoSpacing"/>
              <w:rPr>
                <w:sz w:val="24"/>
                <w:szCs w:val="24"/>
              </w:rPr>
            </w:pPr>
            <w:r>
              <w:rPr>
                <w:sz w:val="24"/>
                <w:szCs w:val="24"/>
              </w:rPr>
              <w:t>0.06</w:t>
            </w:r>
          </w:p>
        </w:tc>
        <w:tc>
          <w:tcPr>
            <w:tcW w:w="1999" w:type="dxa"/>
            <w:tcBorders>
              <w:top w:val="nil"/>
              <w:left w:val="nil"/>
              <w:bottom w:val="nil"/>
            </w:tcBorders>
            <w:vAlign w:val="center"/>
          </w:tcPr>
          <w:p w14:paraId="365DB733" w14:textId="59ACF118" w:rsidR="00A325F6" w:rsidRPr="005F0658" w:rsidRDefault="00A325F6" w:rsidP="00174B22">
            <w:pPr>
              <w:pStyle w:val="NoSpacing"/>
              <w:rPr>
                <w:sz w:val="24"/>
                <w:szCs w:val="24"/>
              </w:rPr>
            </w:pPr>
            <w:r w:rsidRPr="005F0658">
              <w:rPr>
                <w:sz w:val="24"/>
                <w:szCs w:val="24"/>
              </w:rPr>
              <w:t>0.</w:t>
            </w:r>
            <w:r>
              <w:rPr>
                <w:sz w:val="24"/>
                <w:szCs w:val="24"/>
              </w:rPr>
              <w:t>74</w:t>
            </w:r>
            <w:r w:rsidRPr="005F0658">
              <w:rPr>
                <w:sz w:val="24"/>
                <w:szCs w:val="24"/>
              </w:rPr>
              <w:t xml:space="preserve"> (1)</w:t>
            </w:r>
          </w:p>
        </w:tc>
      </w:tr>
      <w:tr w:rsidR="00A325F6" w:rsidRPr="005F0658" w14:paraId="0846A959" w14:textId="77777777" w:rsidTr="005379DD">
        <w:trPr>
          <w:trHeight w:val="324"/>
        </w:trPr>
        <w:tc>
          <w:tcPr>
            <w:tcW w:w="1560" w:type="dxa"/>
            <w:vMerge/>
            <w:vAlign w:val="center"/>
          </w:tcPr>
          <w:p w14:paraId="197057BF"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05E2E6AC" w14:textId="203356BC" w:rsidR="00A325F6" w:rsidRDefault="002E1BC9" w:rsidP="00174B22">
            <w:pPr>
              <w:pStyle w:val="NoSpacing"/>
              <w:rPr>
                <w:sz w:val="24"/>
                <w:szCs w:val="24"/>
              </w:rPr>
            </w:pPr>
            <w:r>
              <w:rPr>
                <w:sz w:val="24"/>
                <w:szCs w:val="24"/>
              </w:rPr>
              <w:t>W</w:t>
            </w:r>
            <w:r w:rsidR="00A325F6" w:rsidRPr="005F0658">
              <w:rPr>
                <w:sz w:val="24"/>
                <w:szCs w:val="24"/>
              </w:rPr>
              <w:t xml:space="preserve">et </w:t>
            </w:r>
            <w:r w:rsidR="00A325F6" w:rsidRPr="005F0658">
              <w:rPr>
                <w:i/>
                <w:iCs/>
                <w:sz w:val="24"/>
                <w:szCs w:val="24"/>
              </w:rPr>
              <w:t>vs</w:t>
            </w:r>
            <w:r w:rsidR="00A325F6" w:rsidRPr="005F0658">
              <w:rPr>
                <w:sz w:val="24"/>
                <w:szCs w:val="24"/>
              </w:rPr>
              <w:t xml:space="preserve"> dry phase</w:t>
            </w:r>
          </w:p>
        </w:tc>
        <w:tc>
          <w:tcPr>
            <w:tcW w:w="1134" w:type="dxa"/>
            <w:tcBorders>
              <w:top w:val="nil"/>
              <w:left w:val="nil"/>
              <w:bottom w:val="nil"/>
              <w:right w:val="nil"/>
            </w:tcBorders>
            <w:vAlign w:val="center"/>
          </w:tcPr>
          <w:p w14:paraId="6CB8155F" w14:textId="7FE30BAC" w:rsidR="00A325F6" w:rsidRDefault="00D91531" w:rsidP="00174B22">
            <w:pPr>
              <w:pStyle w:val="NoSpacing"/>
              <w:rPr>
                <w:sz w:val="24"/>
                <w:szCs w:val="24"/>
              </w:rPr>
            </w:pPr>
            <w:r>
              <w:rPr>
                <w:sz w:val="24"/>
                <w:szCs w:val="24"/>
              </w:rPr>
              <w:t>-0.01</w:t>
            </w:r>
          </w:p>
        </w:tc>
        <w:tc>
          <w:tcPr>
            <w:tcW w:w="1134" w:type="dxa"/>
            <w:tcBorders>
              <w:top w:val="nil"/>
              <w:left w:val="nil"/>
              <w:bottom w:val="nil"/>
              <w:right w:val="nil"/>
            </w:tcBorders>
            <w:vAlign w:val="center"/>
          </w:tcPr>
          <w:p w14:paraId="6D18C2E3" w14:textId="2B6D74C3" w:rsidR="00A325F6" w:rsidRDefault="00D91531" w:rsidP="00174B22">
            <w:pPr>
              <w:pStyle w:val="NoSpacing"/>
              <w:rPr>
                <w:sz w:val="24"/>
                <w:szCs w:val="24"/>
              </w:rPr>
            </w:pPr>
            <w:r>
              <w:rPr>
                <w:sz w:val="24"/>
                <w:szCs w:val="24"/>
              </w:rPr>
              <w:t>-0.0</w:t>
            </w:r>
            <w:r w:rsidR="005379DD">
              <w:rPr>
                <w:sz w:val="24"/>
                <w:szCs w:val="24"/>
              </w:rPr>
              <w:t>3</w:t>
            </w:r>
          </w:p>
        </w:tc>
        <w:tc>
          <w:tcPr>
            <w:tcW w:w="1120" w:type="dxa"/>
            <w:tcBorders>
              <w:top w:val="nil"/>
              <w:left w:val="nil"/>
              <w:bottom w:val="nil"/>
              <w:right w:val="nil"/>
            </w:tcBorders>
            <w:vAlign w:val="center"/>
          </w:tcPr>
          <w:p w14:paraId="69F97586" w14:textId="29ACFA09" w:rsidR="00A325F6" w:rsidRDefault="00D91531" w:rsidP="00174B22">
            <w:pPr>
              <w:pStyle w:val="NoSpacing"/>
              <w:rPr>
                <w:sz w:val="24"/>
                <w:szCs w:val="24"/>
              </w:rPr>
            </w:pPr>
            <w:r>
              <w:rPr>
                <w:sz w:val="24"/>
                <w:szCs w:val="24"/>
              </w:rPr>
              <w:t>0.0</w:t>
            </w:r>
            <w:r w:rsidR="005379DD">
              <w:rPr>
                <w:sz w:val="24"/>
                <w:szCs w:val="24"/>
              </w:rPr>
              <w:t>1</w:t>
            </w:r>
          </w:p>
        </w:tc>
        <w:tc>
          <w:tcPr>
            <w:tcW w:w="1999" w:type="dxa"/>
            <w:tcBorders>
              <w:top w:val="nil"/>
              <w:left w:val="nil"/>
              <w:bottom w:val="nil"/>
            </w:tcBorders>
            <w:vAlign w:val="center"/>
          </w:tcPr>
          <w:p w14:paraId="221E87A6" w14:textId="5932D90A" w:rsidR="00A325F6" w:rsidRPr="005F0658" w:rsidRDefault="005379DD" w:rsidP="00174B22">
            <w:pPr>
              <w:pStyle w:val="NoSpacing"/>
              <w:rPr>
                <w:sz w:val="24"/>
                <w:szCs w:val="24"/>
              </w:rPr>
            </w:pPr>
            <w:r>
              <w:rPr>
                <w:sz w:val="24"/>
                <w:szCs w:val="24"/>
              </w:rPr>
              <w:t xml:space="preserve">0.18 </w:t>
            </w:r>
            <w:r w:rsidRPr="005F0658">
              <w:rPr>
                <w:sz w:val="24"/>
                <w:szCs w:val="24"/>
              </w:rPr>
              <w:t>(1)</w:t>
            </w:r>
          </w:p>
        </w:tc>
      </w:tr>
      <w:tr w:rsidR="00A325F6" w:rsidRPr="005F0658" w14:paraId="35467453" w14:textId="77777777" w:rsidTr="005379DD">
        <w:trPr>
          <w:trHeight w:val="324"/>
        </w:trPr>
        <w:tc>
          <w:tcPr>
            <w:tcW w:w="1560" w:type="dxa"/>
            <w:vMerge/>
            <w:vAlign w:val="center"/>
          </w:tcPr>
          <w:p w14:paraId="4AEB9361"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4A81D95D" w14:textId="47443513" w:rsidR="00A325F6" w:rsidRPr="005F0658" w:rsidRDefault="00A325F6" w:rsidP="00174B22">
            <w:pPr>
              <w:pStyle w:val="NoSpacing"/>
              <w:rPr>
                <w:sz w:val="24"/>
                <w:szCs w:val="24"/>
              </w:rPr>
            </w:pPr>
            <w:r>
              <w:rPr>
                <w:sz w:val="24"/>
                <w:szCs w:val="24"/>
              </w:rPr>
              <w:t>Rainfall</w:t>
            </w:r>
          </w:p>
        </w:tc>
        <w:tc>
          <w:tcPr>
            <w:tcW w:w="1134" w:type="dxa"/>
            <w:tcBorders>
              <w:top w:val="nil"/>
              <w:left w:val="nil"/>
              <w:bottom w:val="nil"/>
              <w:right w:val="nil"/>
            </w:tcBorders>
            <w:vAlign w:val="center"/>
          </w:tcPr>
          <w:p w14:paraId="727C988D" w14:textId="361566B6" w:rsidR="00A325F6" w:rsidRDefault="00D91531" w:rsidP="00174B22">
            <w:pPr>
              <w:pStyle w:val="NoSpacing"/>
              <w:rPr>
                <w:sz w:val="24"/>
                <w:szCs w:val="24"/>
              </w:rPr>
            </w:pPr>
            <w:r>
              <w:rPr>
                <w:sz w:val="24"/>
                <w:szCs w:val="24"/>
              </w:rPr>
              <w:t>0.002</w:t>
            </w:r>
          </w:p>
        </w:tc>
        <w:tc>
          <w:tcPr>
            <w:tcW w:w="1134" w:type="dxa"/>
            <w:tcBorders>
              <w:top w:val="nil"/>
              <w:left w:val="nil"/>
              <w:bottom w:val="nil"/>
              <w:right w:val="nil"/>
            </w:tcBorders>
            <w:vAlign w:val="center"/>
          </w:tcPr>
          <w:p w14:paraId="30F55C46" w14:textId="52644B65" w:rsidR="00A325F6" w:rsidRDefault="00D91531" w:rsidP="00174B22">
            <w:pPr>
              <w:pStyle w:val="NoSpacing"/>
              <w:rPr>
                <w:sz w:val="24"/>
                <w:szCs w:val="24"/>
              </w:rPr>
            </w:pPr>
            <w:r>
              <w:rPr>
                <w:sz w:val="24"/>
                <w:szCs w:val="24"/>
              </w:rPr>
              <w:t>0.0007</w:t>
            </w:r>
          </w:p>
        </w:tc>
        <w:tc>
          <w:tcPr>
            <w:tcW w:w="1120" w:type="dxa"/>
            <w:tcBorders>
              <w:top w:val="nil"/>
              <w:left w:val="nil"/>
              <w:bottom w:val="nil"/>
              <w:right w:val="nil"/>
            </w:tcBorders>
            <w:vAlign w:val="center"/>
          </w:tcPr>
          <w:p w14:paraId="4FE1B76E" w14:textId="4DCCD8E8" w:rsidR="00A325F6" w:rsidRDefault="00D91531" w:rsidP="00174B22">
            <w:pPr>
              <w:pStyle w:val="NoSpacing"/>
              <w:rPr>
                <w:sz w:val="24"/>
                <w:szCs w:val="24"/>
              </w:rPr>
            </w:pPr>
            <w:r>
              <w:rPr>
                <w:sz w:val="24"/>
                <w:szCs w:val="24"/>
              </w:rPr>
              <w:t>0.004</w:t>
            </w:r>
          </w:p>
        </w:tc>
        <w:tc>
          <w:tcPr>
            <w:tcW w:w="1999" w:type="dxa"/>
            <w:tcBorders>
              <w:top w:val="nil"/>
              <w:left w:val="nil"/>
              <w:bottom w:val="nil"/>
            </w:tcBorders>
            <w:vAlign w:val="center"/>
          </w:tcPr>
          <w:p w14:paraId="2146D42D" w14:textId="0A33EF10"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A325F6" w:rsidRPr="005F0658" w14:paraId="5BE82E05" w14:textId="77777777" w:rsidTr="00174B22">
        <w:trPr>
          <w:trHeight w:val="324"/>
        </w:trPr>
        <w:tc>
          <w:tcPr>
            <w:tcW w:w="1560" w:type="dxa"/>
            <w:vMerge/>
            <w:tcBorders>
              <w:bottom w:val="single" w:sz="4" w:space="0" w:color="auto"/>
            </w:tcBorders>
            <w:vAlign w:val="center"/>
          </w:tcPr>
          <w:p w14:paraId="622B2480" w14:textId="77777777" w:rsidR="00A325F6" w:rsidRPr="005F0658" w:rsidRDefault="00A325F6" w:rsidP="00174B22">
            <w:pPr>
              <w:pStyle w:val="NoSpacing"/>
              <w:rPr>
                <w:sz w:val="24"/>
                <w:szCs w:val="24"/>
              </w:rPr>
            </w:pPr>
          </w:p>
        </w:tc>
        <w:tc>
          <w:tcPr>
            <w:tcW w:w="2409" w:type="dxa"/>
            <w:gridSpan w:val="2"/>
            <w:tcBorders>
              <w:top w:val="nil"/>
              <w:bottom w:val="single" w:sz="4" w:space="0" w:color="auto"/>
            </w:tcBorders>
            <w:vAlign w:val="center"/>
          </w:tcPr>
          <w:p w14:paraId="2C24269B" w14:textId="2959977F" w:rsidR="00A325F6" w:rsidRDefault="00A325F6" w:rsidP="00174B22">
            <w:pPr>
              <w:pStyle w:val="NoSpacing"/>
              <w:rPr>
                <w:sz w:val="24"/>
                <w:szCs w:val="24"/>
              </w:rPr>
            </w:pPr>
            <w:r>
              <w:rPr>
                <w:sz w:val="24"/>
                <w:szCs w:val="24"/>
              </w:rPr>
              <w:t>Temperature</w:t>
            </w:r>
          </w:p>
        </w:tc>
        <w:tc>
          <w:tcPr>
            <w:tcW w:w="1134" w:type="dxa"/>
            <w:tcBorders>
              <w:top w:val="nil"/>
              <w:bottom w:val="single" w:sz="4" w:space="0" w:color="auto"/>
            </w:tcBorders>
            <w:vAlign w:val="center"/>
          </w:tcPr>
          <w:p w14:paraId="01E9D590" w14:textId="42F8B0B0" w:rsidR="00A325F6" w:rsidRDefault="00D91531" w:rsidP="00174B22">
            <w:pPr>
              <w:pStyle w:val="NoSpacing"/>
              <w:rPr>
                <w:sz w:val="24"/>
                <w:szCs w:val="24"/>
              </w:rPr>
            </w:pPr>
            <w:r>
              <w:rPr>
                <w:sz w:val="24"/>
                <w:szCs w:val="24"/>
              </w:rPr>
              <w:t>-0.007</w:t>
            </w:r>
          </w:p>
        </w:tc>
        <w:tc>
          <w:tcPr>
            <w:tcW w:w="1134" w:type="dxa"/>
            <w:tcBorders>
              <w:top w:val="nil"/>
              <w:bottom w:val="single" w:sz="4" w:space="0" w:color="auto"/>
            </w:tcBorders>
            <w:vAlign w:val="center"/>
          </w:tcPr>
          <w:p w14:paraId="02B2B335" w14:textId="61317AEF" w:rsidR="00A325F6" w:rsidRDefault="005379DD" w:rsidP="00174B22">
            <w:pPr>
              <w:pStyle w:val="NoSpacing"/>
              <w:rPr>
                <w:sz w:val="24"/>
                <w:szCs w:val="24"/>
              </w:rPr>
            </w:pPr>
            <w:r>
              <w:rPr>
                <w:sz w:val="24"/>
                <w:szCs w:val="24"/>
              </w:rPr>
              <w:t>-0.005</w:t>
            </w:r>
          </w:p>
        </w:tc>
        <w:tc>
          <w:tcPr>
            <w:tcW w:w="1120" w:type="dxa"/>
            <w:tcBorders>
              <w:top w:val="nil"/>
              <w:bottom w:val="single" w:sz="4" w:space="0" w:color="auto"/>
            </w:tcBorders>
            <w:vAlign w:val="center"/>
          </w:tcPr>
          <w:p w14:paraId="1C91AD15" w14:textId="46533510" w:rsidR="00A325F6" w:rsidRDefault="005379DD" w:rsidP="00174B22">
            <w:pPr>
              <w:pStyle w:val="NoSpacing"/>
              <w:rPr>
                <w:sz w:val="24"/>
                <w:szCs w:val="24"/>
              </w:rPr>
            </w:pPr>
            <w:r>
              <w:rPr>
                <w:sz w:val="24"/>
                <w:szCs w:val="24"/>
              </w:rPr>
              <w:t>0.004</w:t>
            </w:r>
          </w:p>
        </w:tc>
        <w:tc>
          <w:tcPr>
            <w:tcW w:w="1999" w:type="dxa"/>
            <w:tcBorders>
              <w:top w:val="nil"/>
              <w:bottom w:val="single" w:sz="4" w:space="0" w:color="auto"/>
            </w:tcBorders>
            <w:vAlign w:val="center"/>
          </w:tcPr>
          <w:p w14:paraId="1BA9CB47" w14:textId="5B638372"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79289037" w:rsidR="00187264" w:rsidRPr="005F0658" w:rsidRDefault="004D562B" w:rsidP="00174B22">
            <w:pPr>
              <w:pStyle w:val="NoSpacing"/>
              <w:rPr>
                <w:sz w:val="24"/>
                <w:szCs w:val="24"/>
              </w:rPr>
            </w:pPr>
            <w:r>
              <w:rPr>
                <w:sz w:val="24"/>
                <w:szCs w:val="24"/>
              </w:rPr>
              <w:t>0.</w:t>
            </w:r>
            <w:r w:rsidR="00BD698D">
              <w:rPr>
                <w:sz w:val="24"/>
                <w:szCs w:val="24"/>
              </w:rPr>
              <w:t>4</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08F7659E" w:rsidR="00187264" w:rsidRPr="005F0658" w:rsidRDefault="00187264" w:rsidP="00174B22">
            <w:pPr>
              <w:pStyle w:val="NoSpacing"/>
              <w:rPr>
                <w:sz w:val="24"/>
                <w:szCs w:val="24"/>
              </w:rPr>
            </w:pPr>
            <w:r w:rsidRPr="005F0658">
              <w:rPr>
                <w:sz w:val="24"/>
                <w:szCs w:val="24"/>
              </w:rPr>
              <w:t>(</w:t>
            </w:r>
            <w:r w:rsidR="00BD698D">
              <w:rPr>
                <w:sz w:val="24"/>
                <w:szCs w:val="24"/>
              </w:rPr>
              <w:t>6</w:t>
            </w:r>
            <w:r w:rsidRPr="005F0658">
              <w:rPr>
                <w:sz w:val="24"/>
                <w:szCs w:val="24"/>
              </w:rPr>
              <w:t>)</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31F95B9" w:rsidR="00187264" w:rsidRPr="005F0658" w:rsidRDefault="00077F42" w:rsidP="00174B22">
            <w:pPr>
              <w:pStyle w:val="NoSpacing"/>
              <w:rPr>
                <w:sz w:val="24"/>
                <w:szCs w:val="24"/>
              </w:rPr>
            </w:pPr>
            <w:r>
              <w:rPr>
                <w:sz w:val="24"/>
                <w:szCs w:val="24"/>
              </w:rPr>
              <w:t>Moonlight</w:t>
            </w:r>
          </w:p>
        </w:tc>
        <w:tc>
          <w:tcPr>
            <w:tcW w:w="1134" w:type="dxa"/>
            <w:tcBorders>
              <w:top w:val="nil"/>
              <w:bottom w:val="nil"/>
            </w:tcBorders>
            <w:vAlign w:val="center"/>
          </w:tcPr>
          <w:p w14:paraId="1D5392BA" w14:textId="06BE5929" w:rsidR="00187264" w:rsidRPr="005F0658" w:rsidRDefault="00BD698D" w:rsidP="00174B22">
            <w:pPr>
              <w:pStyle w:val="NoSpacing"/>
              <w:rPr>
                <w:sz w:val="24"/>
                <w:szCs w:val="24"/>
              </w:rPr>
            </w:pPr>
            <w:r>
              <w:rPr>
                <w:sz w:val="24"/>
                <w:szCs w:val="24"/>
              </w:rPr>
              <w:t>0.06</w:t>
            </w:r>
          </w:p>
        </w:tc>
        <w:tc>
          <w:tcPr>
            <w:tcW w:w="1134" w:type="dxa"/>
            <w:tcBorders>
              <w:top w:val="nil"/>
              <w:bottom w:val="nil"/>
            </w:tcBorders>
            <w:vAlign w:val="center"/>
          </w:tcPr>
          <w:p w14:paraId="2A30B613" w14:textId="580BE88E" w:rsidR="00187264" w:rsidRPr="005F0658" w:rsidRDefault="00BD698D" w:rsidP="00174B22">
            <w:pPr>
              <w:pStyle w:val="NoSpacing"/>
              <w:rPr>
                <w:sz w:val="24"/>
                <w:szCs w:val="24"/>
              </w:rPr>
            </w:pPr>
            <w:r>
              <w:rPr>
                <w:sz w:val="24"/>
                <w:szCs w:val="24"/>
              </w:rPr>
              <w:t>0.02</w:t>
            </w:r>
          </w:p>
        </w:tc>
        <w:tc>
          <w:tcPr>
            <w:tcW w:w="1120" w:type="dxa"/>
            <w:tcBorders>
              <w:top w:val="nil"/>
              <w:bottom w:val="nil"/>
            </w:tcBorders>
            <w:vAlign w:val="center"/>
          </w:tcPr>
          <w:p w14:paraId="29C5BBD7" w14:textId="18BB607F" w:rsidR="00187264" w:rsidRPr="005F0658" w:rsidRDefault="00BD698D" w:rsidP="00174B22">
            <w:pPr>
              <w:pStyle w:val="NoSpacing"/>
              <w:rPr>
                <w:sz w:val="24"/>
                <w:szCs w:val="24"/>
              </w:rPr>
            </w:pPr>
            <w:r>
              <w:rPr>
                <w:sz w:val="24"/>
                <w:szCs w:val="24"/>
              </w:rPr>
              <w:t>0.1</w:t>
            </w:r>
          </w:p>
        </w:tc>
        <w:tc>
          <w:tcPr>
            <w:tcW w:w="1999" w:type="dxa"/>
            <w:tcBorders>
              <w:top w:val="nil"/>
              <w:bottom w:val="nil"/>
            </w:tcBorders>
            <w:vAlign w:val="center"/>
          </w:tcPr>
          <w:p w14:paraId="21C3DEC8" w14:textId="761C5968" w:rsidR="00187264" w:rsidRPr="005F0658" w:rsidRDefault="00187264" w:rsidP="00174B22">
            <w:pPr>
              <w:pStyle w:val="NoSpacing"/>
              <w:rPr>
                <w:sz w:val="24"/>
                <w:szCs w:val="24"/>
              </w:rPr>
            </w:pPr>
            <w:r w:rsidRPr="005F0658">
              <w:rPr>
                <w:sz w:val="24"/>
                <w:szCs w:val="24"/>
              </w:rPr>
              <w:t>0.6</w:t>
            </w:r>
            <w:r w:rsidR="00BD698D">
              <w:rPr>
                <w:sz w:val="24"/>
                <w:szCs w:val="24"/>
              </w:rPr>
              <w:t>9</w:t>
            </w:r>
            <w:r w:rsidRPr="005F0658">
              <w:rPr>
                <w:sz w:val="24"/>
                <w:szCs w:val="24"/>
              </w:rPr>
              <w:t>(</w:t>
            </w:r>
            <w:r w:rsidR="00BD698D">
              <w:rPr>
                <w:sz w:val="24"/>
                <w:szCs w:val="24"/>
              </w:rPr>
              <w:t>3</w:t>
            </w:r>
            <w:r w:rsidRPr="005F0658">
              <w:rPr>
                <w:sz w:val="24"/>
                <w:szCs w:val="24"/>
              </w:rPr>
              <w:t>)</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156A2416" w:rsidR="00187264" w:rsidRPr="005F0658" w:rsidRDefault="002E1BC9" w:rsidP="00174B22">
            <w:pPr>
              <w:pStyle w:val="NoSpacing"/>
              <w:rPr>
                <w:sz w:val="24"/>
                <w:szCs w:val="24"/>
              </w:rPr>
            </w:pPr>
            <w:r>
              <w:rPr>
                <w:sz w:val="24"/>
                <w:szCs w:val="24"/>
              </w:rPr>
              <w:t>W</w:t>
            </w:r>
            <w:r w:rsidR="00BD698D" w:rsidRPr="005F0658">
              <w:rPr>
                <w:sz w:val="24"/>
                <w:szCs w:val="24"/>
              </w:rPr>
              <w:t xml:space="preserve">et </w:t>
            </w:r>
            <w:r w:rsidR="00BD698D" w:rsidRPr="005F0658">
              <w:rPr>
                <w:i/>
                <w:iCs/>
                <w:sz w:val="24"/>
                <w:szCs w:val="24"/>
              </w:rPr>
              <w:t>vs</w:t>
            </w:r>
            <w:r w:rsidR="00BD698D" w:rsidRPr="005F0658">
              <w:rPr>
                <w:sz w:val="24"/>
                <w:szCs w:val="24"/>
              </w:rPr>
              <w:t xml:space="preserve"> dry phase</w:t>
            </w:r>
          </w:p>
        </w:tc>
        <w:tc>
          <w:tcPr>
            <w:tcW w:w="1134" w:type="dxa"/>
            <w:tcBorders>
              <w:top w:val="nil"/>
              <w:bottom w:val="nil"/>
            </w:tcBorders>
            <w:vAlign w:val="center"/>
          </w:tcPr>
          <w:p w14:paraId="067DB1E1" w14:textId="42B6F324" w:rsidR="00187264" w:rsidRPr="005F0658" w:rsidRDefault="00BD698D" w:rsidP="00174B22">
            <w:pPr>
              <w:pStyle w:val="NoSpacing"/>
              <w:rPr>
                <w:sz w:val="24"/>
                <w:szCs w:val="24"/>
              </w:rPr>
            </w:pPr>
            <w:r>
              <w:rPr>
                <w:sz w:val="24"/>
                <w:szCs w:val="24"/>
              </w:rPr>
              <w:t>-0.04</w:t>
            </w:r>
          </w:p>
        </w:tc>
        <w:tc>
          <w:tcPr>
            <w:tcW w:w="1134" w:type="dxa"/>
            <w:tcBorders>
              <w:top w:val="nil"/>
              <w:bottom w:val="nil"/>
            </w:tcBorders>
            <w:vAlign w:val="center"/>
          </w:tcPr>
          <w:p w14:paraId="1F1DC99A" w14:textId="17B0CE3C" w:rsidR="00187264" w:rsidRPr="005F0658" w:rsidRDefault="00BD698D" w:rsidP="00174B22">
            <w:pPr>
              <w:pStyle w:val="NoSpacing"/>
              <w:rPr>
                <w:sz w:val="24"/>
                <w:szCs w:val="24"/>
              </w:rPr>
            </w:pPr>
            <w:r>
              <w:rPr>
                <w:sz w:val="24"/>
                <w:szCs w:val="24"/>
              </w:rPr>
              <w:t>-</w:t>
            </w:r>
            <w:r w:rsidR="00187264" w:rsidRPr="005F0658">
              <w:rPr>
                <w:sz w:val="24"/>
                <w:szCs w:val="24"/>
              </w:rPr>
              <w:t>0.0</w:t>
            </w:r>
            <w:r>
              <w:rPr>
                <w:sz w:val="24"/>
                <w:szCs w:val="24"/>
              </w:rPr>
              <w:t>7</w:t>
            </w:r>
          </w:p>
        </w:tc>
        <w:tc>
          <w:tcPr>
            <w:tcW w:w="1120" w:type="dxa"/>
            <w:tcBorders>
              <w:top w:val="nil"/>
              <w:bottom w:val="nil"/>
            </w:tcBorders>
            <w:vAlign w:val="center"/>
          </w:tcPr>
          <w:p w14:paraId="54CBC9A6" w14:textId="7F262E97" w:rsidR="00187264" w:rsidRPr="005F0658" w:rsidRDefault="00BD698D" w:rsidP="00174B22">
            <w:pPr>
              <w:pStyle w:val="NoSpacing"/>
              <w:rPr>
                <w:sz w:val="24"/>
                <w:szCs w:val="24"/>
              </w:rPr>
            </w:pPr>
            <w:r>
              <w:rPr>
                <w:sz w:val="24"/>
                <w:szCs w:val="24"/>
              </w:rPr>
              <w:t>-</w:t>
            </w:r>
            <w:r w:rsidR="00187264" w:rsidRPr="005F0658">
              <w:rPr>
                <w:sz w:val="24"/>
                <w:szCs w:val="24"/>
              </w:rPr>
              <w:t>0.</w:t>
            </w:r>
            <w:r>
              <w:rPr>
                <w:sz w:val="24"/>
                <w:szCs w:val="24"/>
              </w:rPr>
              <w:t>0</w:t>
            </w:r>
            <w:r w:rsidR="00187264" w:rsidRPr="005F0658">
              <w:rPr>
                <w:sz w:val="24"/>
                <w:szCs w:val="24"/>
              </w:rPr>
              <w:t>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26E8BB02" w:rsidR="00187264" w:rsidRPr="005F0658" w:rsidRDefault="00BD698D" w:rsidP="00174B22">
            <w:pPr>
              <w:pStyle w:val="NoSpacing"/>
              <w:rPr>
                <w:sz w:val="24"/>
                <w:szCs w:val="24"/>
              </w:rPr>
            </w:pPr>
            <w:r>
              <w:rPr>
                <w:sz w:val="24"/>
                <w:szCs w:val="24"/>
              </w:rPr>
              <w:t>Rainfall</w:t>
            </w:r>
          </w:p>
        </w:tc>
        <w:tc>
          <w:tcPr>
            <w:tcW w:w="1134" w:type="dxa"/>
            <w:tcBorders>
              <w:top w:val="nil"/>
              <w:bottom w:val="nil"/>
            </w:tcBorders>
            <w:vAlign w:val="center"/>
          </w:tcPr>
          <w:p w14:paraId="6EC7D973" w14:textId="05F56C81" w:rsidR="00187264" w:rsidRPr="005F0658" w:rsidRDefault="00BD698D" w:rsidP="00174B22">
            <w:pPr>
              <w:pStyle w:val="NoSpacing"/>
              <w:rPr>
                <w:sz w:val="24"/>
                <w:szCs w:val="24"/>
              </w:rPr>
            </w:pPr>
            <w:r>
              <w:rPr>
                <w:sz w:val="24"/>
                <w:szCs w:val="24"/>
              </w:rPr>
              <w:t>0.005</w:t>
            </w:r>
          </w:p>
        </w:tc>
        <w:tc>
          <w:tcPr>
            <w:tcW w:w="1134" w:type="dxa"/>
            <w:tcBorders>
              <w:top w:val="nil"/>
              <w:bottom w:val="nil"/>
            </w:tcBorders>
            <w:vAlign w:val="center"/>
          </w:tcPr>
          <w:p w14:paraId="03EDF915" w14:textId="527CB826" w:rsidR="00187264" w:rsidRPr="005F0658" w:rsidRDefault="00BD698D" w:rsidP="00174B22">
            <w:pPr>
              <w:pStyle w:val="NoSpacing"/>
              <w:rPr>
                <w:sz w:val="24"/>
                <w:szCs w:val="24"/>
              </w:rPr>
            </w:pPr>
            <w:r>
              <w:rPr>
                <w:sz w:val="24"/>
                <w:szCs w:val="24"/>
              </w:rPr>
              <w:t>0.002</w:t>
            </w:r>
          </w:p>
        </w:tc>
        <w:tc>
          <w:tcPr>
            <w:tcW w:w="1120" w:type="dxa"/>
            <w:tcBorders>
              <w:top w:val="nil"/>
              <w:bottom w:val="nil"/>
            </w:tcBorders>
            <w:vAlign w:val="center"/>
          </w:tcPr>
          <w:p w14:paraId="5B79481C" w14:textId="6DF276E0" w:rsidR="00187264" w:rsidRPr="005F0658" w:rsidRDefault="00BD698D" w:rsidP="00174B22">
            <w:pPr>
              <w:pStyle w:val="NoSpacing"/>
              <w:rPr>
                <w:sz w:val="24"/>
                <w:szCs w:val="24"/>
              </w:rPr>
            </w:pPr>
            <w:r>
              <w:rPr>
                <w:sz w:val="24"/>
                <w:szCs w:val="24"/>
              </w:rPr>
              <w:t>0.008</w:t>
            </w:r>
          </w:p>
        </w:tc>
        <w:tc>
          <w:tcPr>
            <w:tcW w:w="1999" w:type="dxa"/>
            <w:tcBorders>
              <w:top w:val="nil"/>
              <w:bottom w:val="nil"/>
            </w:tcBorders>
            <w:vAlign w:val="center"/>
          </w:tcPr>
          <w:p w14:paraId="56D03DD3" w14:textId="15F69D79" w:rsidR="00187264" w:rsidRPr="005F0658" w:rsidRDefault="00187264" w:rsidP="00174B22">
            <w:pPr>
              <w:pStyle w:val="NoSpacing"/>
              <w:rPr>
                <w:sz w:val="24"/>
                <w:szCs w:val="24"/>
              </w:rPr>
            </w:pPr>
            <w:r w:rsidRPr="005F0658">
              <w:rPr>
                <w:sz w:val="24"/>
                <w:szCs w:val="24"/>
              </w:rPr>
              <w:t>0.</w:t>
            </w:r>
            <w:r w:rsidR="00BD698D">
              <w:rPr>
                <w:sz w:val="24"/>
                <w:szCs w:val="24"/>
              </w:rPr>
              <w:t>04</w:t>
            </w:r>
            <w:r w:rsidRPr="005F0658">
              <w:rPr>
                <w:sz w:val="24"/>
                <w:szCs w:val="24"/>
              </w:rPr>
              <w:t xml:space="preserve"> (1)</w:t>
            </w:r>
          </w:p>
        </w:tc>
      </w:tr>
      <w:tr w:rsidR="00BD698D" w:rsidRPr="005F0658" w14:paraId="5D571D38" w14:textId="77777777" w:rsidTr="00174B22">
        <w:trPr>
          <w:trHeight w:val="324"/>
        </w:trPr>
        <w:tc>
          <w:tcPr>
            <w:tcW w:w="1560" w:type="dxa"/>
            <w:vMerge/>
            <w:vAlign w:val="center"/>
          </w:tcPr>
          <w:p w14:paraId="6C4979EC" w14:textId="77777777" w:rsidR="00BD698D" w:rsidRPr="005F0658" w:rsidRDefault="00BD698D" w:rsidP="00174B22">
            <w:pPr>
              <w:pStyle w:val="NoSpacing"/>
              <w:rPr>
                <w:sz w:val="24"/>
                <w:szCs w:val="24"/>
              </w:rPr>
            </w:pPr>
          </w:p>
        </w:tc>
        <w:tc>
          <w:tcPr>
            <w:tcW w:w="2409" w:type="dxa"/>
            <w:gridSpan w:val="2"/>
            <w:tcBorders>
              <w:top w:val="nil"/>
              <w:bottom w:val="nil"/>
            </w:tcBorders>
            <w:vAlign w:val="center"/>
          </w:tcPr>
          <w:p w14:paraId="59D7521C" w14:textId="4A502BBC" w:rsidR="00BD698D" w:rsidRDefault="002E1BC9" w:rsidP="00174B22">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3475F448" w14:textId="2B0BDE26" w:rsidR="00BD698D" w:rsidRDefault="00BD698D" w:rsidP="00174B22">
            <w:pPr>
              <w:pStyle w:val="NoSpacing"/>
              <w:rPr>
                <w:sz w:val="24"/>
                <w:szCs w:val="24"/>
              </w:rPr>
            </w:pPr>
            <w:r>
              <w:rPr>
                <w:sz w:val="24"/>
                <w:szCs w:val="24"/>
              </w:rPr>
              <w:t>-0.04</w:t>
            </w:r>
          </w:p>
        </w:tc>
        <w:tc>
          <w:tcPr>
            <w:tcW w:w="1134" w:type="dxa"/>
            <w:tcBorders>
              <w:top w:val="nil"/>
              <w:bottom w:val="nil"/>
            </w:tcBorders>
            <w:vAlign w:val="center"/>
          </w:tcPr>
          <w:p w14:paraId="2C294E84" w14:textId="0539A77A" w:rsidR="00BD698D" w:rsidRPr="005F0658" w:rsidRDefault="00BD698D" w:rsidP="00174B22">
            <w:pPr>
              <w:pStyle w:val="NoSpacing"/>
              <w:rPr>
                <w:sz w:val="24"/>
                <w:szCs w:val="24"/>
              </w:rPr>
            </w:pPr>
            <w:r>
              <w:rPr>
                <w:sz w:val="24"/>
                <w:szCs w:val="24"/>
              </w:rPr>
              <w:t>-0.08</w:t>
            </w:r>
          </w:p>
        </w:tc>
        <w:tc>
          <w:tcPr>
            <w:tcW w:w="1120" w:type="dxa"/>
            <w:tcBorders>
              <w:top w:val="nil"/>
              <w:bottom w:val="nil"/>
            </w:tcBorders>
            <w:vAlign w:val="center"/>
          </w:tcPr>
          <w:p w14:paraId="47B5E80F" w14:textId="2BE9ECB5" w:rsidR="00BD698D" w:rsidRPr="005F0658" w:rsidRDefault="00BD698D" w:rsidP="00174B22">
            <w:pPr>
              <w:pStyle w:val="NoSpacing"/>
              <w:rPr>
                <w:sz w:val="24"/>
                <w:szCs w:val="24"/>
              </w:rPr>
            </w:pPr>
            <w:r>
              <w:rPr>
                <w:sz w:val="24"/>
                <w:szCs w:val="24"/>
              </w:rPr>
              <w:t>0.005</w:t>
            </w:r>
          </w:p>
        </w:tc>
        <w:tc>
          <w:tcPr>
            <w:tcW w:w="1999" w:type="dxa"/>
            <w:tcBorders>
              <w:top w:val="nil"/>
              <w:bottom w:val="nil"/>
            </w:tcBorders>
            <w:vAlign w:val="center"/>
          </w:tcPr>
          <w:p w14:paraId="28945394" w14:textId="7C3414E4" w:rsidR="00BD698D" w:rsidRPr="005F0658" w:rsidRDefault="00BD698D" w:rsidP="00174B22">
            <w:pPr>
              <w:pStyle w:val="NoSpacing"/>
              <w:rPr>
                <w:sz w:val="24"/>
                <w:szCs w:val="24"/>
              </w:rPr>
            </w:pPr>
            <w:r>
              <w:rPr>
                <w:sz w:val="24"/>
                <w:szCs w:val="24"/>
              </w:rPr>
              <w:t>0.04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0A64F655" w:rsidR="00187264" w:rsidRPr="005F0658" w:rsidRDefault="00BD698D" w:rsidP="00174B22">
            <w:pPr>
              <w:pStyle w:val="NoSpacing"/>
              <w:rPr>
                <w:sz w:val="24"/>
                <w:szCs w:val="24"/>
              </w:rPr>
            </w:pPr>
            <w:r>
              <w:rPr>
                <w:sz w:val="24"/>
                <w:szCs w:val="24"/>
              </w:rPr>
              <w:t>Temperature</w:t>
            </w:r>
          </w:p>
        </w:tc>
        <w:tc>
          <w:tcPr>
            <w:tcW w:w="1134" w:type="dxa"/>
            <w:tcBorders>
              <w:top w:val="nil"/>
              <w:bottom w:val="single" w:sz="18" w:space="0" w:color="auto"/>
            </w:tcBorders>
            <w:vAlign w:val="center"/>
          </w:tcPr>
          <w:p w14:paraId="736A2F7C" w14:textId="796C9161" w:rsidR="00187264" w:rsidRPr="005F0658" w:rsidRDefault="004D562B" w:rsidP="00174B22">
            <w:pPr>
              <w:pStyle w:val="NoSpacing"/>
              <w:rPr>
                <w:sz w:val="24"/>
                <w:szCs w:val="24"/>
              </w:rPr>
            </w:pPr>
            <w:r>
              <w:rPr>
                <w:sz w:val="24"/>
                <w:szCs w:val="24"/>
              </w:rPr>
              <w:t>-</w:t>
            </w:r>
            <w:r w:rsidR="00BD698D">
              <w:rPr>
                <w:sz w:val="24"/>
                <w:szCs w:val="24"/>
              </w:rPr>
              <w:t>0.003</w:t>
            </w:r>
          </w:p>
        </w:tc>
        <w:tc>
          <w:tcPr>
            <w:tcW w:w="1134" w:type="dxa"/>
            <w:tcBorders>
              <w:top w:val="nil"/>
              <w:bottom w:val="single" w:sz="18" w:space="0" w:color="auto"/>
            </w:tcBorders>
            <w:vAlign w:val="center"/>
          </w:tcPr>
          <w:p w14:paraId="4BAC97FD" w14:textId="6615CDE4" w:rsidR="00187264" w:rsidRPr="005F0658" w:rsidRDefault="00187264" w:rsidP="00174B22">
            <w:pPr>
              <w:pStyle w:val="NoSpacing"/>
              <w:rPr>
                <w:sz w:val="24"/>
                <w:szCs w:val="24"/>
              </w:rPr>
            </w:pPr>
            <w:r w:rsidRPr="005F0658">
              <w:rPr>
                <w:sz w:val="24"/>
                <w:szCs w:val="24"/>
              </w:rPr>
              <w:t>-0.0</w:t>
            </w:r>
            <w:r w:rsidR="00BD698D">
              <w:rPr>
                <w:sz w:val="24"/>
                <w:szCs w:val="24"/>
              </w:rPr>
              <w:t>1</w:t>
            </w:r>
          </w:p>
        </w:tc>
        <w:tc>
          <w:tcPr>
            <w:tcW w:w="1120" w:type="dxa"/>
            <w:tcBorders>
              <w:top w:val="nil"/>
              <w:bottom w:val="single" w:sz="18" w:space="0" w:color="auto"/>
            </w:tcBorders>
            <w:vAlign w:val="center"/>
          </w:tcPr>
          <w:p w14:paraId="374FAD23" w14:textId="2F75A91F" w:rsidR="00187264" w:rsidRPr="005F0658" w:rsidRDefault="00187264" w:rsidP="00174B22">
            <w:pPr>
              <w:pStyle w:val="NoSpacing"/>
              <w:rPr>
                <w:sz w:val="24"/>
                <w:szCs w:val="24"/>
              </w:rPr>
            </w:pPr>
            <w:r w:rsidRPr="005F0658">
              <w:rPr>
                <w:sz w:val="24"/>
                <w:szCs w:val="24"/>
              </w:rPr>
              <w:t>0.00</w:t>
            </w:r>
            <w:r w:rsidR="00BD698D">
              <w:rPr>
                <w:sz w:val="24"/>
                <w:szCs w:val="24"/>
              </w:rPr>
              <w:t>4</w:t>
            </w:r>
          </w:p>
        </w:tc>
        <w:tc>
          <w:tcPr>
            <w:tcW w:w="1999" w:type="dxa"/>
            <w:tcBorders>
              <w:top w:val="nil"/>
              <w:bottom w:val="single" w:sz="18" w:space="0" w:color="auto"/>
            </w:tcBorders>
            <w:vAlign w:val="center"/>
          </w:tcPr>
          <w:p w14:paraId="06B1E498" w14:textId="5F17D934" w:rsidR="00187264" w:rsidRPr="005F0658" w:rsidRDefault="00187264" w:rsidP="00174B22">
            <w:pPr>
              <w:pStyle w:val="NoSpacing"/>
              <w:rPr>
                <w:sz w:val="24"/>
                <w:szCs w:val="24"/>
              </w:rPr>
            </w:pPr>
            <w:r w:rsidRPr="005F0658">
              <w:rPr>
                <w:sz w:val="24"/>
                <w:szCs w:val="24"/>
              </w:rPr>
              <w:t>0.0</w:t>
            </w:r>
            <w:r w:rsidR="00BD698D">
              <w:rPr>
                <w:sz w:val="24"/>
                <w:szCs w:val="24"/>
              </w:rPr>
              <w:t>4</w:t>
            </w:r>
            <w:r w:rsidRPr="005F0658">
              <w:rPr>
                <w:sz w:val="24"/>
                <w:szCs w:val="24"/>
              </w:rPr>
              <w:t xml:space="preserve">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1CCA32C" w:rsidR="00187264" w:rsidRPr="005F0658" w:rsidRDefault="00D957C1" w:rsidP="00174B22">
            <w:pPr>
              <w:pStyle w:val="NoSpacing"/>
              <w:rPr>
                <w:sz w:val="24"/>
                <w:szCs w:val="24"/>
              </w:rPr>
            </w:pPr>
            <w:r>
              <w:rPr>
                <w:sz w:val="24"/>
                <w:szCs w:val="24"/>
              </w:rPr>
              <w:t>Daily maximum temperature</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 xml:space="preserve">Community </w:t>
            </w:r>
            <w:r w:rsidRPr="002E1BC9">
              <w:rPr>
                <w:i/>
                <w:iCs/>
                <w:sz w:val="24"/>
                <w:szCs w:val="24"/>
              </w:rPr>
              <w:t>vs</w:t>
            </w:r>
            <w:r w:rsidRPr="005F0658">
              <w:rPr>
                <w:sz w:val="24"/>
                <w:szCs w:val="24"/>
              </w:rPr>
              <w:t xml:space="preserve">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503576A" w14:textId="3D3FC5A0" w:rsidR="00CF38D9" w:rsidRDefault="007C64D0" w:rsidP="007C64D0">
      <w:pPr>
        <w:rPr>
          <w:b/>
          <w:sz w:val="44"/>
          <w:szCs w:val="44"/>
        </w:rPr>
      </w:pPr>
      <w:r>
        <w:rPr>
          <w:b/>
          <w:noProof/>
          <w:sz w:val="44"/>
          <w:szCs w:val="44"/>
          <w:lang w:eastAsia="en-GB"/>
        </w:rPr>
        <w:lastRenderedPageBreak/>
        <w:drawing>
          <wp:anchor distT="0" distB="0" distL="114300" distR="114300" simplePos="0" relativeHeight="251664384" behindDoc="1" locked="0" layoutInCell="1" allowOverlap="1" wp14:anchorId="0D072F8D" wp14:editId="4BADEB7B">
            <wp:simplePos x="0" y="0"/>
            <wp:positionH relativeFrom="column">
              <wp:posOffset>0</wp:posOffset>
            </wp:positionH>
            <wp:positionV relativeFrom="paragraph">
              <wp:posOffset>1728470</wp:posOffset>
            </wp:positionV>
            <wp:extent cx="5727700" cy="3947160"/>
            <wp:effectExtent l="0" t="0" r="6350" b="0"/>
            <wp:wrapTight wrapText="bothSides">
              <wp:wrapPolygon edited="0">
                <wp:start x="0" y="0"/>
                <wp:lineTo x="0" y="21475"/>
                <wp:lineTo x="21552" y="21475"/>
                <wp:lineTo x="21552" y="0"/>
                <wp:lineTo x="0" y="0"/>
              </wp:wrapPolygon>
            </wp:wrapTight>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3947160"/>
                    </a:xfrm>
                    <a:prstGeom prst="rect">
                      <a:avLst/>
                    </a:prstGeom>
                    <a:noFill/>
                    <a:ln>
                      <a:noFill/>
                    </a:ln>
                  </pic:spPr>
                </pic:pic>
              </a:graphicData>
            </a:graphic>
            <wp14:sizeRelH relativeFrom="page">
              <wp14:pctWidth>0</wp14:pctWidth>
            </wp14:sizeRelH>
            <wp14:sizeRelV relativeFrom="page">
              <wp14:pctHeight>0</wp14:pctHeight>
            </wp14:sizeRelV>
          </wp:anchor>
        </w:drawing>
      </w:r>
      <w:r w:rsidR="00187264" w:rsidRPr="00FF5C01">
        <w:rPr>
          <w:noProof/>
          <w:lang w:eastAsia="en-GB"/>
        </w:rPr>
        <mc:AlternateContent>
          <mc:Choice Requires="wps">
            <w:drawing>
              <wp:anchor distT="0" distB="0" distL="114300" distR="114300" simplePos="0" relativeHeight="251659264" behindDoc="1" locked="0" layoutInCell="1" allowOverlap="1" wp14:anchorId="228BCB8F" wp14:editId="04C15DC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1260E1" w:rsidRPr="007C64D0" w:rsidRDefault="001260E1" w:rsidP="007C64D0">
                            <w:pPr>
                              <w:pStyle w:val="NoSpacing"/>
                            </w:pPr>
                            <w:r w:rsidRPr="007C64D0">
                              <w:t>Figure 1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28BCB8F"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1260E1" w:rsidRPr="007C64D0" w:rsidRDefault="001260E1" w:rsidP="007C64D0">
                      <w:pPr>
                        <w:pStyle w:val="NoSpacing"/>
                      </w:pPr>
                      <w:r w:rsidRPr="007C64D0">
                        <w:t>Figure 1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v:textbox>
                <w10:wrap type="tight"/>
              </v:shape>
            </w:pict>
          </mc:Fallback>
        </mc:AlternateContent>
      </w:r>
    </w:p>
    <w:p w14:paraId="520727CB" w14:textId="19BE86A2" w:rsidR="00CF38D9" w:rsidRDefault="00CF38D9">
      <w:pPr>
        <w:spacing w:line="240" w:lineRule="auto"/>
        <w:ind w:firstLine="0"/>
        <w:rPr>
          <w:b/>
          <w:sz w:val="44"/>
          <w:szCs w:val="44"/>
        </w:rPr>
      </w:pPr>
    </w:p>
    <w:p w14:paraId="778E7E5E" w14:textId="2106E41D"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3120"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1260E1" w:rsidRPr="00FE2BE1" w:rsidRDefault="001260E1"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1260E1" w:rsidRPr="00FE2BE1" w:rsidRDefault="001260E1"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53120"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2"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3"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1260E1" w:rsidRPr="00FE2BE1" w:rsidRDefault="001260E1"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1260E1" w:rsidRPr="00FE2BE1" w:rsidRDefault="001260E1"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1072"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1260E1" w:rsidRPr="00FE2BE1" w:rsidRDefault="001260E1"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margin-left:182.15pt;margin-top:394.25pt;width:81.55pt;height:35.25pt;rotation:180;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1260E1" w:rsidRPr="00FE2BE1" w:rsidRDefault="001260E1"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6336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Percentage of hunts and total activity which fall in Morning, Midday, Evening and Night periods,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61312"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5168"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9"/>
        <w:gridCol w:w="3079"/>
      </w:tblGrid>
      <w:tr w:rsidR="005A1847" w14:paraId="004ECD83" w14:textId="77777777" w:rsidTr="001260E1">
        <w:tc>
          <w:tcPr>
            <w:tcW w:w="9236" w:type="dxa"/>
            <w:gridSpan w:val="3"/>
            <w:tcBorders>
              <w:top w:val="nil"/>
              <w:bottom w:val="single" w:sz="12" w:space="0" w:color="auto"/>
            </w:tcBorders>
          </w:tcPr>
          <w:p w14:paraId="63925835" w14:textId="3BFD21FB" w:rsidR="005A1847" w:rsidRDefault="005A1847" w:rsidP="002D202B">
            <w:pPr>
              <w:pStyle w:val="NoSpacing"/>
            </w:pPr>
            <w:r w:rsidRPr="0050086D">
              <w:rPr>
                <w:b/>
                <w:bCs/>
              </w:rPr>
              <w:t xml:space="preserve">Table </w:t>
            </w:r>
            <w:r>
              <w:rPr>
                <w:b/>
                <w:bCs/>
              </w:rPr>
              <w:t>S2</w:t>
            </w:r>
            <w:r w:rsidRPr="0050086D">
              <w:t xml:space="preserve"> </w:t>
            </w:r>
            <w:r>
              <w:t>Temperature variance and difference in means between the time period the scats were collected (2001-2004) and when the GPS data was collected (2011-2016)</w:t>
            </w:r>
          </w:p>
        </w:tc>
      </w:tr>
      <w:tr w:rsidR="005A1847" w14:paraId="2E911FA7" w14:textId="77777777" w:rsidTr="005A1847">
        <w:tc>
          <w:tcPr>
            <w:tcW w:w="3078" w:type="dxa"/>
            <w:tcBorders>
              <w:top w:val="single" w:sz="12" w:space="0" w:color="auto"/>
              <w:bottom w:val="single" w:sz="12" w:space="0" w:color="auto"/>
            </w:tcBorders>
          </w:tcPr>
          <w:p w14:paraId="6509BE8E" w14:textId="42E6A369" w:rsidR="005A1847" w:rsidRDefault="005A1847" w:rsidP="002D202B">
            <w:pPr>
              <w:pStyle w:val="NoSpacing"/>
            </w:pPr>
            <w:r>
              <w:t>Variance 2001-2004</w:t>
            </w:r>
          </w:p>
        </w:tc>
        <w:tc>
          <w:tcPr>
            <w:tcW w:w="3079" w:type="dxa"/>
            <w:tcBorders>
              <w:top w:val="single" w:sz="12" w:space="0" w:color="auto"/>
              <w:bottom w:val="single" w:sz="12" w:space="0" w:color="auto"/>
            </w:tcBorders>
          </w:tcPr>
          <w:p w14:paraId="41E03450" w14:textId="26915B68" w:rsidR="005A1847" w:rsidRDefault="005A1847" w:rsidP="002D202B">
            <w:pPr>
              <w:pStyle w:val="NoSpacing"/>
            </w:pPr>
            <w:r>
              <w:t>Variance 2011-2016</w:t>
            </w:r>
          </w:p>
        </w:tc>
        <w:tc>
          <w:tcPr>
            <w:tcW w:w="3079" w:type="dxa"/>
            <w:tcBorders>
              <w:top w:val="single" w:sz="12" w:space="0" w:color="auto"/>
              <w:bottom w:val="single" w:sz="12" w:space="0" w:color="auto"/>
            </w:tcBorders>
          </w:tcPr>
          <w:p w14:paraId="5143BC06" w14:textId="222134E1" w:rsidR="005A1847" w:rsidRDefault="005A1847" w:rsidP="002D202B">
            <w:pPr>
              <w:pStyle w:val="NoSpacing"/>
            </w:pPr>
            <w:r>
              <w:t>Difference in means</w:t>
            </w:r>
          </w:p>
        </w:tc>
      </w:tr>
      <w:tr w:rsidR="005A1847" w14:paraId="44518C75" w14:textId="77777777" w:rsidTr="005A1847">
        <w:tc>
          <w:tcPr>
            <w:tcW w:w="3078" w:type="dxa"/>
            <w:tcBorders>
              <w:top w:val="single" w:sz="12" w:space="0" w:color="auto"/>
            </w:tcBorders>
          </w:tcPr>
          <w:p w14:paraId="10780B9C" w14:textId="72944900" w:rsidR="005A1847" w:rsidRDefault="005A1847" w:rsidP="002D202B">
            <w:pPr>
              <w:pStyle w:val="NoSpacing"/>
            </w:pPr>
            <w:r>
              <w:t>3.61</w:t>
            </w:r>
          </w:p>
        </w:tc>
        <w:tc>
          <w:tcPr>
            <w:tcW w:w="3079" w:type="dxa"/>
            <w:tcBorders>
              <w:top w:val="single" w:sz="12" w:space="0" w:color="auto"/>
            </w:tcBorders>
          </w:tcPr>
          <w:p w14:paraId="68620D27" w14:textId="2A71E96F" w:rsidR="005A1847" w:rsidRDefault="005A1847" w:rsidP="002D202B">
            <w:pPr>
              <w:pStyle w:val="NoSpacing"/>
            </w:pPr>
            <w:r>
              <w:t>4.01</w:t>
            </w:r>
          </w:p>
        </w:tc>
        <w:tc>
          <w:tcPr>
            <w:tcW w:w="3079" w:type="dxa"/>
            <w:tcBorders>
              <w:top w:val="single" w:sz="12" w:space="0" w:color="auto"/>
            </w:tcBorders>
          </w:tcPr>
          <w:p w14:paraId="149F74D3" w14:textId="4F6B223B" w:rsidR="005A1847" w:rsidRDefault="005A1847" w:rsidP="002D202B">
            <w:pPr>
              <w:pStyle w:val="NoSpacing"/>
            </w:pPr>
            <w:r>
              <w:t>0.73</w:t>
            </w:r>
          </w:p>
        </w:tc>
      </w:tr>
    </w:tbl>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42141B54"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5DE752E"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14B4260F"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3F109ACC"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6A0BDD7" w14:textId="77777777" w:rsidR="001C215E" w:rsidRDefault="001C215E"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55DBB6AD" w:rsidR="00221E1F" w:rsidRPr="00B660D9" w:rsidRDefault="00221E1F" w:rsidP="009C0F25">
            <w:pPr>
              <w:spacing w:line="240" w:lineRule="auto"/>
              <w:ind w:firstLine="0"/>
              <w:rPr>
                <w:sz w:val="23"/>
                <w:szCs w:val="23"/>
              </w:rPr>
            </w:pPr>
            <w:r>
              <w:rPr>
                <w:b/>
                <w:sz w:val="23"/>
                <w:szCs w:val="23"/>
              </w:rPr>
              <w:t>Table S4</w:t>
            </w:r>
            <w:r w:rsidRPr="00B660D9">
              <w:rPr>
                <w:sz w:val="23"/>
                <w:szCs w:val="23"/>
              </w:rPr>
              <w:t xml:space="preserve"> Explanatory variables, other than temperature, included in models of wild do</w:t>
            </w:r>
            <w:r>
              <w:rPr>
                <w:sz w:val="23"/>
                <w:szCs w:val="23"/>
              </w:rPr>
              <w:t>, impala and dikdik habitat use</w:t>
            </w:r>
            <w:r w:rsidRPr="00B660D9">
              <w:rPr>
                <w:sz w:val="23"/>
                <w:szCs w:val="23"/>
              </w:rPr>
              <w:t>,</w:t>
            </w:r>
            <w:r>
              <w:rPr>
                <w:sz w:val="23"/>
                <w:szCs w:val="23"/>
              </w:rPr>
              <w:t xml:space="preserve"> glade use and distance to glades</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9E2F153"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60F25050" w:rsidR="00600E81" w:rsidRDefault="00600E81" w:rsidP="00600E81">
            <w:pPr>
              <w:spacing w:line="240" w:lineRule="auto"/>
              <w:ind w:firstLine="0"/>
            </w:pPr>
            <w:r>
              <w:t>Rainfall mitigates the impact of high temperatures on activity levels</w:t>
            </w:r>
            <w:r w:rsidR="00221E1F">
              <w:t xml:space="preserve"> and influences herbivore movement</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F1D618" w:rsidR="00600E81" w:rsidRDefault="00600E81" w:rsidP="00600E81">
            <w:pPr>
              <w:spacing w:line="240" w:lineRule="auto"/>
              <w:ind w:firstLine="0"/>
            </w:pPr>
            <w:r>
              <w:t xml:space="preserve">Both (Moonlight the previous night was used in morning models, and the following night in </w:t>
            </w:r>
            <w:r>
              <w:lastRenderedPageBreak/>
              <w:t>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lastRenderedPageBreak/>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77777777" w:rsidR="00D608CE" w:rsidRDefault="00D608CE" w:rsidP="007C2A70"/>
    <w:p w14:paraId="780FF6E3" w14:textId="4534D38A"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5)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3E87E18F"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630FD6E6"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B3ACAA8"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3CE0AFD6"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304AB08"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60E2CBD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4AA30AE4"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66736CD4"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575ABC66"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A99808C"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9B8D5" w14:textId="77777777" w:rsidR="009855EA" w:rsidRDefault="009855EA" w:rsidP="007C2A70">
      <w:r>
        <w:separator/>
      </w:r>
    </w:p>
  </w:endnote>
  <w:endnote w:type="continuationSeparator" w:id="0">
    <w:p w14:paraId="370E0D30" w14:textId="77777777" w:rsidR="009855EA" w:rsidRDefault="009855E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1260E1" w:rsidRDefault="001260E1"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1260E1" w:rsidRDefault="001260E1"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1260E1" w:rsidRPr="00C90548" w:rsidRDefault="001260E1"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1260E1" w:rsidRPr="00670977" w:rsidRDefault="001260E1"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1260E1" w:rsidRDefault="001260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ED459" w14:textId="77777777" w:rsidR="009855EA" w:rsidRDefault="009855EA" w:rsidP="007C2A70">
      <w:r>
        <w:separator/>
      </w:r>
    </w:p>
  </w:footnote>
  <w:footnote w:type="continuationSeparator" w:id="0">
    <w:p w14:paraId="6ED21291" w14:textId="77777777" w:rsidR="009855EA" w:rsidRDefault="009855EA"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1260E1" w:rsidRDefault="001260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1260E1" w:rsidRDefault="001260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1260E1" w:rsidRDefault="001260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77F42"/>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0E1"/>
    <w:rsid w:val="00126FFE"/>
    <w:rsid w:val="001366CB"/>
    <w:rsid w:val="00140E38"/>
    <w:rsid w:val="0014566C"/>
    <w:rsid w:val="00147E09"/>
    <w:rsid w:val="00153590"/>
    <w:rsid w:val="001535F8"/>
    <w:rsid w:val="00167FC8"/>
    <w:rsid w:val="00174B22"/>
    <w:rsid w:val="0018005C"/>
    <w:rsid w:val="00187264"/>
    <w:rsid w:val="00190567"/>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1E1F"/>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1BC9"/>
    <w:rsid w:val="002E6926"/>
    <w:rsid w:val="002F0530"/>
    <w:rsid w:val="002F53C0"/>
    <w:rsid w:val="00301111"/>
    <w:rsid w:val="00301C1E"/>
    <w:rsid w:val="00303290"/>
    <w:rsid w:val="00304402"/>
    <w:rsid w:val="003051E8"/>
    <w:rsid w:val="003244F8"/>
    <w:rsid w:val="00324932"/>
    <w:rsid w:val="00326A27"/>
    <w:rsid w:val="00326E8D"/>
    <w:rsid w:val="003275C6"/>
    <w:rsid w:val="00331F22"/>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06D0"/>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13169"/>
    <w:rsid w:val="0051519F"/>
    <w:rsid w:val="0051595D"/>
    <w:rsid w:val="00523945"/>
    <w:rsid w:val="0053028A"/>
    <w:rsid w:val="00530C63"/>
    <w:rsid w:val="005310DD"/>
    <w:rsid w:val="00531A83"/>
    <w:rsid w:val="00532014"/>
    <w:rsid w:val="00534F8D"/>
    <w:rsid w:val="00535032"/>
    <w:rsid w:val="005379DD"/>
    <w:rsid w:val="005416DE"/>
    <w:rsid w:val="00541775"/>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64E5"/>
    <w:rsid w:val="005A6ED8"/>
    <w:rsid w:val="005A7E4A"/>
    <w:rsid w:val="005B2A48"/>
    <w:rsid w:val="005C37FD"/>
    <w:rsid w:val="005C5674"/>
    <w:rsid w:val="005D098C"/>
    <w:rsid w:val="005D10C7"/>
    <w:rsid w:val="005D2FC9"/>
    <w:rsid w:val="005D63BE"/>
    <w:rsid w:val="005D7FAE"/>
    <w:rsid w:val="005E0C07"/>
    <w:rsid w:val="005E1687"/>
    <w:rsid w:val="005E452E"/>
    <w:rsid w:val="005E62BE"/>
    <w:rsid w:val="005F0658"/>
    <w:rsid w:val="005F06B9"/>
    <w:rsid w:val="005F168D"/>
    <w:rsid w:val="00600748"/>
    <w:rsid w:val="00600E81"/>
    <w:rsid w:val="006177DB"/>
    <w:rsid w:val="00622DF5"/>
    <w:rsid w:val="00623DDD"/>
    <w:rsid w:val="00630F5E"/>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5FAE"/>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64D0"/>
    <w:rsid w:val="007C7AC9"/>
    <w:rsid w:val="007D4542"/>
    <w:rsid w:val="007D748C"/>
    <w:rsid w:val="007D7ACC"/>
    <w:rsid w:val="007E30ED"/>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55AA1"/>
    <w:rsid w:val="008631A7"/>
    <w:rsid w:val="008643EC"/>
    <w:rsid w:val="00865A4E"/>
    <w:rsid w:val="008677F9"/>
    <w:rsid w:val="00871066"/>
    <w:rsid w:val="008950BB"/>
    <w:rsid w:val="0089789A"/>
    <w:rsid w:val="008A17B0"/>
    <w:rsid w:val="008A289A"/>
    <w:rsid w:val="008B478A"/>
    <w:rsid w:val="008B757E"/>
    <w:rsid w:val="008C0198"/>
    <w:rsid w:val="008C52CC"/>
    <w:rsid w:val="008C52CF"/>
    <w:rsid w:val="008D261F"/>
    <w:rsid w:val="008D576A"/>
    <w:rsid w:val="008E1C4B"/>
    <w:rsid w:val="008E1D1F"/>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2CDD"/>
    <w:rsid w:val="009535CB"/>
    <w:rsid w:val="009569D5"/>
    <w:rsid w:val="00963025"/>
    <w:rsid w:val="009710CF"/>
    <w:rsid w:val="0097189F"/>
    <w:rsid w:val="009726C1"/>
    <w:rsid w:val="00972BC9"/>
    <w:rsid w:val="009756D3"/>
    <w:rsid w:val="00976CFC"/>
    <w:rsid w:val="00985133"/>
    <w:rsid w:val="009855EA"/>
    <w:rsid w:val="00995A8D"/>
    <w:rsid w:val="009B32E0"/>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325F6"/>
    <w:rsid w:val="00A42DBB"/>
    <w:rsid w:val="00A440AA"/>
    <w:rsid w:val="00A52FAF"/>
    <w:rsid w:val="00A56274"/>
    <w:rsid w:val="00A6051F"/>
    <w:rsid w:val="00A632C7"/>
    <w:rsid w:val="00A6605E"/>
    <w:rsid w:val="00A70848"/>
    <w:rsid w:val="00A72D3C"/>
    <w:rsid w:val="00A82430"/>
    <w:rsid w:val="00A82A66"/>
    <w:rsid w:val="00A85ED3"/>
    <w:rsid w:val="00A91085"/>
    <w:rsid w:val="00A92FDB"/>
    <w:rsid w:val="00A95EE1"/>
    <w:rsid w:val="00A95FD4"/>
    <w:rsid w:val="00AB0D46"/>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025E"/>
    <w:rsid w:val="00BB11AD"/>
    <w:rsid w:val="00BC1172"/>
    <w:rsid w:val="00BC3E71"/>
    <w:rsid w:val="00BC5573"/>
    <w:rsid w:val="00BD41DE"/>
    <w:rsid w:val="00BD698D"/>
    <w:rsid w:val="00BE7FD0"/>
    <w:rsid w:val="00BF301E"/>
    <w:rsid w:val="00BF33EC"/>
    <w:rsid w:val="00BF7169"/>
    <w:rsid w:val="00C00B80"/>
    <w:rsid w:val="00C05B39"/>
    <w:rsid w:val="00C107F8"/>
    <w:rsid w:val="00C17A7B"/>
    <w:rsid w:val="00C20D77"/>
    <w:rsid w:val="00C245C7"/>
    <w:rsid w:val="00C34063"/>
    <w:rsid w:val="00C34EAC"/>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0F00"/>
    <w:rsid w:val="00C822DD"/>
    <w:rsid w:val="00C840A2"/>
    <w:rsid w:val="00C90548"/>
    <w:rsid w:val="00C915D8"/>
    <w:rsid w:val="00C92968"/>
    <w:rsid w:val="00C942C4"/>
    <w:rsid w:val="00CA1BB8"/>
    <w:rsid w:val="00CA24A3"/>
    <w:rsid w:val="00CA24CA"/>
    <w:rsid w:val="00CA2D5D"/>
    <w:rsid w:val="00CB0BAC"/>
    <w:rsid w:val="00CB0C0D"/>
    <w:rsid w:val="00CB4678"/>
    <w:rsid w:val="00CC74AC"/>
    <w:rsid w:val="00CD27D7"/>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435"/>
    <w:rsid w:val="00D54E86"/>
    <w:rsid w:val="00D608CE"/>
    <w:rsid w:val="00D61DF7"/>
    <w:rsid w:val="00D66BEA"/>
    <w:rsid w:val="00D73E3F"/>
    <w:rsid w:val="00D7503C"/>
    <w:rsid w:val="00D816B5"/>
    <w:rsid w:val="00D84719"/>
    <w:rsid w:val="00D8675A"/>
    <w:rsid w:val="00D91531"/>
    <w:rsid w:val="00D957C1"/>
    <w:rsid w:val="00D95E16"/>
    <w:rsid w:val="00DA105C"/>
    <w:rsid w:val="00DA10DC"/>
    <w:rsid w:val="00DA7E2F"/>
    <w:rsid w:val="00DB388E"/>
    <w:rsid w:val="00DB5A4F"/>
    <w:rsid w:val="00DB5DE8"/>
    <w:rsid w:val="00DB636C"/>
    <w:rsid w:val="00DB7DE9"/>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3A9A"/>
    <w:rsid w:val="00E57B8C"/>
    <w:rsid w:val="00E60CF4"/>
    <w:rsid w:val="00E666A7"/>
    <w:rsid w:val="00E70875"/>
    <w:rsid w:val="00E8108B"/>
    <w:rsid w:val="00E82390"/>
    <w:rsid w:val="00E829CA"/>
    <w:rsid w:val="00EA28BC"/>
    <w:rsid w:val="00EA4A0C"/>
    <w:rsid w:val="00EB03C5"/>
    <w:rsid w:val="00EB174F"/>
    <w:rsid w:val="00EC0DAE"/>
    <w:rsid w:val="00EC1A0B"/>
    <w:rsid w:val="00EC4969"/>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4D9B"/>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2F0258DA-3B3F-42DF-B230-887F65DAF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CRAN.R-project.org/package=nlme"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54BCA-496E-4C3B-B174-90E900751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TotalTime>
  <Pages>1</Pages>
  <Words>21793</Words>
  <Characters>124225</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0</cp:revision>
  <dcterms:created xsi:type="dcterms:W3CDTF">2020-02-17T11:29:00Z</dcterms:created>
  <dcterms:modified xsi:type="dcterms:W3CDTF">2020-02-24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